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1FED9474" w:rsidR="002314D3" w:rsidRPr="0040461A" w:rsidRDefault="00CB2BBD" w:rsidP="002314D3">
      <w:pPr>
        <w:ind w:firstLine="0"/>
        <w:jc w:val="center"/>
      </w:pPr>
      <w:r>
        <w:t>Week 3</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592A45C9" w:rsidR="002D35C3" w:rsidRDefault="00B577A6" w:rsidP="002D35C3">
      <w:pPr>
        <w:ind w:firstLine="0"/>
        <w:jc w:val="center"/>
      </w:pPr>
      <w:r>
        <w:lastRenderedPageBreak/>
        <w:t>Annotated Bibliography</w:t>
      </w:r>
    </w:p>
    <w:p w14:paraId="69E60286" w14:textId="18C18E2A" w:rsidR="00B3349C" w:rsidRPr="00A51019" w:rsidRDefault="00CE78F1" w:rsidP="00A51019">
      <w:pPr>
        <w:pStyle w:val="Bibliography"/>
        <w:rPr>
          <w:b/>
        </w:rPr>
      </w:pPr>
      <w:r w:rsidRPr="00A51019">
        <w:rPr>
          <w:b/>
        </w:rPr>
        <w:fldChar w:fldCharType="begin"/>
      </w:r>
      <w:r w:rsidRPr="00A51019">
        <w:rPr>
          <w:b/>
        </w:rPr>
        <w:instrText xml:space="preserve"> ADDIN ZOTERO_BIBL {"uncited":[],"omitted":[],"custom":[]} CSL_BIBLIOGRAPHY </w:instrText>
      </w:r>
      <w:r w:rsidRPr="00A51019">
        <w:rPr>
          <w:b/>
        </w:rPr>
        <w:fldChar w:fldCharType="separate"/>
      </w:r>
      <w:r w:rsidR="00B3349C" w:rsidRPr="00A51019">
        <w:rPr>
          <w:b/>
        </w:rPr>
        <w:t xml:space="preserve">Jonsen, K., Maznevski, M. L., &amp; Schneider, S. C. (2010). Gender differences in leadership–believing is seeing: implications for managing diversity. </w:t>
      </w:r>
      <w:r w:rsidR="00B3349C" w:rsidRPr="00A51019">
        <w:rPr>
          <w:b/>
          <w:i/>
          <w:iCs/>
        </w:rPr>
        <w:t>Equality, Diversity and Inclusion: An International Journal</w:t>
      </w:r>
      <w:r w:rsidR="00B3349C" w:rsidRPr="00A51019">
        <w:rPr>
          <w:b/>
        </w:rPr>
        <w:t xml:space="preserve">, </w:t>
      </w:r>
      <w:r w:rsidR="00B3349C" w:rsidRPr="00A51019">
        <w:rPr>
          <w:b/>
          <w:i/>
          <w:iCs/>
        </w:rPr>
        <w:t>29</w:t>
      </w:r>
      <w:r w:rsidR="00B3349C" w:rsidRPr="00A51019">
        <w:rPr>
          <w:b/>
        </w:rPr>
        <w:t>(6), 549–572.</w:t>
      </w:r>
    </w:p>
    <w:p w14:paraId="3C09D808" w14:textId="50709A77" w:rsidR="00CC175E" w:rsidRDefault="00CE78F1" w:rsidP="00CE78F1">
      <w:r w:rsidRPr="00A51019">
        <w:rPr>
          <w:b/>
        </w:rPr>
        <w:fldChar w:fldCharType="end"/>
      </w:r>
      <w:r w:rsidR="00C86980">
        <w:t xml:space="preserve">The main purpose of the researchers in this research work is to make inferences about the one critical research question that whether </w:t>
      </w:r>
      <w:r w:rsidR="0070053A">
        <w:t xml:space="preserve">the aspect of </w:t>
      </w:r>
      <w:r w:rsidR="0070053A" w:rsidRPr="00665D38">
        <w:rPr>
          <w:noProof/>
        </w:rPr>
        <w:t>gender</w:t>
      </w:r>
      <w:r w:rsidR="0070053A">
        <w:t xml:space="preserve"> </w:t>
      </w:r>
      <w:r w:rsidR="0070053A" w:rsidRPr="00665D38">
        <w:rPr>
          <w:noProof/>
        </w:rPr>
        <w:t>impact</w:t>
      </w:r>
      <w:r w:rsidR="00665D38">
        <w:rPr>
          <w:noProof/>
        </w:rPr>
        <w:t>s</w:t>
      </w:r>
      <w:r w:rsidR="0070053A">
        <w:t xml:space="preserve"> the approach of leadership in </w:t>
      </w:r>
      <w:r w:rsidR="00665D38">
        <w:t xml:space="preserve">an </w:t>
      </w:r>
      <w:r w:rsidR="0070053A" w:rsidRPr="00665D38">
        <w:rPr>
          <w:noProof/>
        </w:rPr>
        <w:t>organizational</w:t>
      </w:r>
      <w:r w:rsidR="0070053A">
        <w:t xml:space="preserve"> setting. </w:t>
      </w:r>
      <w:r w:rsidR="00740181">
        <w:t xml:space="preserve">It is crucial to figure out </w:t>
      </w:r>
      <w:r w:rsidR="00740181" w:rsidRPr="00665D38">
        <w:rPr>
          <w:noProof/>
        </w:rPr>
        <w:t>how</w:t>
      </w:r>
      <w:r w:rsidR="00740181">
        <w:t xml:space="preserve"> the </w:t>
      </w:r>
      <w:r w:rsidR="00935478">
        <w:t>sphere</w:t>
      </w:r>
      <w:r w:rsidR="00740181">
        <w:t xml:space="preserve"> of gender differences impact the actual functioning of leadership. </w:t>
      </w:r>
      <w:r w:rsidR="0012687D">
        <w:t>The aim of the research</w:t>
      </w:r>
      <w:r w:rsidR="000D0571">
        <w:t xml:space="preserve">ers through this form of research is to connect the approach of gender differences in leadership with the crucial paradigm of </w:t>
      </w:r>
      <w:r w:rsidR="00665D38">
        <w:t xml:space="preserve">the </w:t>
      </w:r>
      <w:r w:rsidR="00CB387B" w:rsidRPr="00665D38">
        <w:rPr>
          <w:noProof/>
        </w:rPr>
        <w:t>difference</w:t>
      </w:r>
      <w:r w:rsidR="00CB387B">
        <w:t xml:space="preserve"> of cultures. </w:t>
      </w:r>
      <w:r w:rsidR="00521427">
        <w:t xml:space="preserve">It is worthy to mention that </w:t>
      </w:r>
      <w:r w:rsidR="00B73FC2">
        <w:t xml:space="preserve">the researchers of this research work connect the aspects of gender </w:t>
      </w:r>
      <w:r w:rsidR="00A17211">
        <w:t xml:space="preserve">and cultural differences with the </w:t>
      </w:r>
      <w:r w:rsidR="00543240">
        <w:t>domain of proper management of the organizational diversity</w:t>
      </w:r>
      <w:r w:rsidR="003F690D">
        <w:t xml:space="preserve"> </w:t>
      </w:r>
      <w:r w:rsidR="003F690D">
        <w:fldChar w:fldCharType="begin"/>
      </w:r>
      <w:r w:rsidR="008B731E">
        <w:instrText xml:space="preserve"> ADDIN ZOTERO_ITEM CSL_CITATION {"citationID":"LEJIoyz9","properties":{"formattedCitation":"(Jonsen, Maznevski, &amp; Schneider, 2010)","plainCitation":"(Jonsen, Maznevski, &amp; Schneider, 2010)","noteIndex":0},"citationItems":[{"id":621,"uris":["http://zotero.org/users/local/7Hi3kAOD/items/2W5CSY2I"],"uri":["http://zotero.org/users/local/7Hi3kAOD/items/2W5CSY2I"],"itemData":{"id":621,"type":"article-journal","title":"Gender differences in leadership–believing is seeing: implications for managing diversity","container-title":"Equality, Diversity and Inclusion: An International Journal","page":"549-572","volume":"29","issue":"6","author":[{"family":"Jonsen","given":"Karsten"},{"family":"Maznevski","given":"Martha L."},{"family":"Schneider","given":"Susan C."}],"issued":{"date-parts":[["2010"]]}}}],"schema":"https://github.com/citation-style-language/schema/raw/master/csl-citation.json"} </w:instrText>
      </w:r>
      <w:r w:rsidR="003F690D">
        <w:fldChar w:fldCharType="separate"/>
      </w:r>
      <w:r w:rsidR="008B731E" w:rsidRPr="008B731E">
        <w:t>(Jonsen, Maznevski, &amp; Schneider, 2010)</w:t>
      </w:r>
      <w:r w:rsidR="003F690D">
        <w:fldChar w:fldCharType="end"/>
      </w:r>
      <w:r w:rsidR="008B731E">
        <w:t>.</w:t>
      </w:r>
      <w:r w:rsidR="00526F31">
        <w:t xml:space="preserve"> Design or the methodology recognized as the important </w:t>
      </w:r>
      <w:r w:rsidR="00526F31" w:rsidRPr="00665D38">
        <w:rPr>
          <w:noProof/>
        </w:rPr>
        <w:t>element</w:t>
      </w:r>
      <w:r w:rsidR="00665D38">
        <w:rPr>
          <w:noProof/>
        </w:rPr>
        <w:t>s</w:t>
      </w:r>
      <w:r w:rsidR="00526F31">
        <w:t xml:space="preserve"> of the research work and this prospect </w:t>
      </w:r>
      <w:r w:rsidR="00526F31" w:rsidRPr="00665D38">
        <w:rPr>
          <w:noProof/>
        </w:rPr>
        <w:t>is effectively consider</w:t>
      </w:r>
      <w:r w:rsidR="00665D38" w:rsidRPr="00665D38">
        <w:rPr>
          <w:noProof/>
        </w:rPr>
        <w:t>ed</w:t>
      </w:r>
      <w:r w:rsidR="00526F31">
        <w:t xml:space="preserve"> by the researchers in this form of research work. </w:t>
      </w:r>
      <w:r w:rsidR="00665D38">
        <w:rPr>
          <w:noProof/>
        </w:rPr>
        <w:t>The q</w:t>
      </w:r>
      <w:r w:rsidR="00922035" w:rsidRPr="00665D38">
        <w:rPr>
          <w:noProof/>
        </w:rPr>
        <w:t>ualitative</w:t>
      </w:r>
      <w:r w:rsidR="00922035">
        <w:t xml:space="preserve"> technique of research methodology is used by the researchers to evaluate the required perspective and make inferences about the main research question of the study.</w:t>
      </w:r>
      <w:r w:rsidR="0062087B">
        <w:t xml:space="preserve"> All the related research </w:t>
      </w:r>
      <w:r w:rsidR="0062087B" w:rsidRPr="00D06138">
        <w:rPr>
          <w:noProof/>
        </w:rPr>
        <w:t>evidence</w:t>
      </w:r>
      <w:r w:rsidR="00394581">
        <w:rPr>
          <w:noProof/>
        </w:rPr>
        <w:t>s</w:t>
      </w:r>
      <w:r w:rsidR="0062087B">
        <w:t xml:space="preserve"> are critically </w:t>
      </w:r>
      <w:r w:rsidR="001675BB">
        <w:t xml:space="preserve">evaluated to explain the existing relationship between gender and leadership. </w:t>
      </w:r>
      <w:r w:rsidR="00B93A1B" w:rsidRPr="00665D38">
        <w:rPr>
          <w:noProof/>
        </w:rPr>
        <w:t>Th</w:t>
      </w:r>
      <w:r w:rsidR="00665D38">
        <w:rPr>
          <w:noProof/>
        </w:rPr>
        <w:t>is form of review aim</w:t>
      </w:r>
      <w:r w:rsidR="00B93A1B" w:rsidRPr="00665D38">
        <w:rPr>
          <w:noProof/>
        </w:rPr>
        <w:t>s</w:t>
      </w:r>
      <w:r w:rsidR="00B93A1B">
        <w:t xml:space="preserve"> to </w:t>
      </w:r>
      <w:r w:rsidR="008D6184">
        <w:t xml:space="preserve">identify the foundation that </w:t>
      </w:r>
      <w:r w:rsidR="008D6184" w:rsidRPr="00665D38">
        <w:rPr>
          <w:noProof/>
        </w:rPr>
        <w:t>impact</w:t>
      </w:r>
      <w:r w:rsidR="00665D38">
        <w:rPr>
          <w:noProof/>
        </w:rPr>
        <w:t>s</w:t>
      </w:r>
      <w:r w:rsidR="008D6184">
        <w:t xml:space="preserve"> the </w:t>
      </w:r>
      <w:r w:rsidR="00610E77">
        <w:t xml:space="preserve">entire structure of leadership and how </w:t>
      </w:r>
      <w:r w:rsidR="00610E77" w:rsidRPr="00665D38">
        <w:rPr>
          <w:noProof/>
        </w:rPr>
        <w:t xml:space="preserve">it </w:t>
      </w:r>
      <w:r w:rsidR="00610E77" w:rsidRPr="00DD785F">
        <w:rPr>
          <w:noProof/>
        </w:rPr>
        <w:t>is influenced</w:t>
      </w:r>
      <w:r w:rsidR="00610E77" w:rsidRPr="00665D38">
        <w:rPr>
          <w:noProof/>
        </w:rPr>
        <w:t xml:space="preserve"> by </w:t>
      </w:r>
      <w:r w:rsidR="00740D31" w:rsidRPr="00665D38">
        <w:rPr>
          <w:noProof/>
        </w:rPr>
        <w:t>g</w:t>
      </w:r>
      <w:r w:rsidR="002B638B" w:rsidRPr="00665D38">
        <w:rPr>
          <w:noProof/>
        </w:rPr>
        <w:t>ender</w:t>
      </w:r>
      <w:r w:rsidR="002B638B">
        <w:t xml:space="preserve">. </w:t>
      </w:r>
      <w:r w:rsidR="00922035">
        <w:t xml:space="preserve"> </w:t>
      </w:r>
    </w:p>
    <w:p w14:paraId="1C0A2EE4" w14:textId="5A8C7FCF" w:rsidR="002415BA" w:rsidRDefault="002415BA" w:rsidP="00CC175E">
      <w:pPr>
        <w:ind w:firstLine="0"/>
      </w:pPr>
      <w:r>
        <w:tab/>
        <w:t xml:space="preserve">The findings of the research article </w:t>
      </w:r>
      <w:r w:rsidR="004136D2">
        <w:t>are</w:t>
      </w:r>
      <w:r>
        <w:t xml:space="preserve"> another crucial part of the overall research work that provides necessary direction to use this useful information for </w:t>
      </w:r>
      <w:r w:rsidRPr="00665D38">
        <w:rPr>
          <w:noProof/>
        </w:rPr>
        <w:t>further</w:t>
      </w:r>
      <w:r>
        <w:t xml:space="preserve"> research work in this particular paradigm. </w:t>
      </w:r>
      <w:r w:rsidR="009954F8">
        <w:t xml:space="preserve">The results of the article </w:t>
      </w:r>
      <w:r w:rsidR="00665D38" w:rsidRPr="00665D38">
        <w:rPr>
          <w:noProof/>
        </w:rPr>
        <w:t>indicate</w:t>
      </w:r>
      <w:r w:rsidR="0031740E">
        <w:t xml:space="preserve"> that it is important for </w:t>
      </w:r>
      <w:r w:rsidR="0031740E" w:rsidRPr="00665D38">
        <w:rPr>
          <w:noProof/>
        </w:rPr>
        <w:t>organizations</w:t>
      </w:r>
      <w:r w:rsidR="0031740E">
        <w:t xml:space="preserve"> to consider the </w:t>
      </w:r>
      <w:r w:rsidR="00B86913">
        <w:t xml:space="preserve">phenomenon of gender difference. </w:t>
      </w:r>
      <w:r w:rsidR="00C84853">
        <w:t xml:space="preserve">It </w:t>
      </w:r>
      <w:r w:rsidR="00C84853" w:rsidRPr="00DD785F">
        <w:rPr>
          <w:noProof/>
        </w:rPr>
        <w:t>is observed</w:t>
      </w:r>
      <w:r w:rsidR="00C84853">
        <w:t xml:space="preserve"> that the aspect of gender </w:t>
      </w:r>
      <w:r w:rsidR="00C84853" w:rsidRPr="00665D38">
        <w:rPr>
          <w:noProof/>
        </w:rPr>
        <w:t>play</w:t>
      </w:r>
      <w:r w:rsidR="00665D38">
        <w:rPr>
          <w:noProof/>
        </w:rPr>
        <w:t>s</w:t>
      </w:r>
      <w:r w:rsidR="00C84853">
        <w:t xml:space="preserve"> </w:t>
      </w:r>
      <w:r w:rsidR="009F2480">
        <w:t xml:space="preserve">a </w:t>
      </w:r>
      <w:r w:rsidR="00C84853" w:rsidRPr="009F2480">
        <w:rPr>
          <w:noProof/>
        </w:rPr>
        <w:lastRenderedPageBreak/>
        <w:t>critical</w:t>
      </w:r>
      <w:r w:rsidR="00C84853">
        <w:t xml:space="preserve"> role in the form of leadership positions at all levels of management. </w:t>
      </w:r>
      <w:r w:rsidR="0077674D">
        <w:t xml:space="preserve">When it comes to the elements of quality, credibility, and </w:t>
      </w:r>
      <w:r w:rsidR="0061764F">
        <w:t xml:space="preserve">reliability of this research work is </w:t>
      </w:r>
      <w:r w:rsidR="0061764F" w:rsidRPr="00665D38">
        <w:rPr>
          <w:noProof/>
        </w:rPr>
        <w:t>th</w:t>
      </w:r>
      <w:r w:rsidR="00665D38" w:rsidRPr="00665D38">
        <w:rPr>
          <w:noProof/>
        </w:rPr>
        <w:t>e</w:t>
      </w:r>
      <w:r w:rsidR="0061764F" w:rsidRPr="00665D38">
        <w:rPr>
          <w:noProof/>
        </w:rPr>
        <w:t>n</w:t>
      </w:r>
      <w:r w:rsidR="0061764F">
        <w:t xml:space="preserve"> it is vital to mention that it is </w:t>
      </w:r>
      <w:r w:rsidR="00665D38">
        <w:t xml:space="preserve">an </w:t>
      </w:r>
      <w:r w:rsidR="0061764F" w:rsidRPr="00665D38">
        <w:rPr>
          <w:noProof/>
        </w:rPr>
        <w:t>effective</w:t>
      </w:r>
      <w:r w:rsidR="0061764F">
        <w:t xml:space="preserve"> source of information that </w:t>
      </w:r>
      <w:r w:rsidR="0061764F" w:rsidRPr="00665D38">
        <w:rPr>
          <w:noProof/>
        </w:rPr>
        <w:t>provide</w:t>
      </w:r>
      <w:r w:rsidR="00665D38">
        <w:rPr>
          <w:noProof/>
        </w:rPr>
        <w:t>s</w:t>
      </w:r>
      <w:r w:rsidR="0061764F">
        <w:t xml:space="preserve"> detailed perspective about the</w:t>
      </w:r>
      <w:r w:rsidR="00BE0E33">
        <w:t xml:space="preserve"> crucial role of gender and how it has the tendency to influence the phenomenon of leadership. A through </w:t>
      </w:r>
      <w:r w:rsidR="00665D38">
        <w:t xml:space="preserve">the </w:t>
      </w:r>
      <w:r w:rsidR="00BE0E33" w:rsidRPr="00665D38">
        <w:rPr>
          <w:noProof/>
        </w:rPr>
        <w:t>form</w:t>
      </w:r>
      <w:r w:rsidR="00BE0E33">
        <w:t xml:space="preserve"> of research </w:t>
      </w:r>
      <w:r w:rsidR="00786564">
        <w:t xml:space="preserve">approach is adopted by the researchers that enhance the reliability level of this research source. </w:t>
      </w:r>
    </w:p>
    <w:p w14:paraId="10BDA4B6" w14:textId="77777777" w:rsidR="00476447" w:rsidRPr="00476447" w:rsidRDefault="00476447" w:rsidP="00476447">
      <w:pPr>
        <w:pStyle w:val="Bibliography"/>
        <w:rPr>
          <w:b/>
        </w:rPr>
      </w:pPr>
      <w:r w:rsidRPr="00476447">
        <w:rPr>
          <w:b/>
        </w:rPr>
        <w:t xml:space="preserve">Elias, E. (2018). Lessons learned from women in leadership positions. </w:t>
      </w:r>
      <w:r w:rsidRPr="00476447">
        <w:rPr>
          <w:b/>
          <w:i/>
          <w:iCs/>
        </w:rPr>
        <w:t>Work</w:t>
      </w:r>
      <w:r w:rsidRPr="00476447">
        <w:rPr>
          <w:b/>
        </w:rPr>
        <w:t>, (Preprint), 1–7.</w:t>
      </w:r>
    </w:p>
    <w:p w14:paraId="46C977FB" w14:textId="00F9EB88" w:rsidR="00E71903" w:rsidRDefault="00D06138" w:rsidP="00476447">
      <w:r>
        <w:rPr>
          <w:noProof/>
        </w:rPr>
        <w:t>Eileen Elias critically addresses the influence of women in leadership position</w:t>
      </w:r>
      <w:r w:rsidR="00565987" w:rsidRPr="00D06138">
        <w:rPr>
          <w:noProof/>
        </w:rPr>
        <w:t>s</w:t>
      </w:r>
      <w:r w:rsidR="00565987">
        <w:t xml:space="preserve"> in the detailed research work. </w:t>
      </w:r>
      <w:r w:rsidR="008B3F7A">
        <w:t xml:space="preserve">The main objective of this research study is to </w:t>
      </w:r>
      <w:r w:rsidR="004A4B1E">
        <w:t xml:space="preserve">highlight the specific issues relevant to the main facet of women working </w:t>
      </w:r>
      <w:r>
        <w:rPr>
          <w:noProof/>
        </w:rPr>
        <w:t>i</w:t>
      </w:r>
      <w:r w:rsidR="004A4B1E" w:rsidRPr="00D06138">
        <w:rPr>
          <w:noProof/>
        </w:rPr>
        <w:t>n</w:t>
      </w:r>
      <w:r w:rsidR="004A4B1E">
        <w:t xml:space="preserve"> different leadership positions. </w:t>
      </w:r>
      <w:r w:rsidR="00633634">
        <w:t xml:space="preserve">Undoubtedly, it is vital to explore </w:t>
      </w:r>
      <w:r w:rsidR="00633634" w:rsidRPr="00D06138">
        <w:rPr>
          <w:noProof/>
        </w:rPr>
        <w:t>how</w:t>
      </w:r>
      <w:r w:rsidR="00633634">
        <w:t xml:space="preserve"> </w:t>
      </w:r>
      <w:r w:rsidR="00C46987">
        <w:t xml:space="preserve">the practice of women as leaders is different from the men working for the leadership positions in the organizations. </w:t>
      </w:r>
      <w:r w:rsidR="004708D3">
        <w:t>The method of the review of the literature is considered by the researcher to identify the prevailing trend</w:t>
      </w:r>
      <w:r w:rsidR="00380851">
        <w:t xml:space="preserve"> and the concerns relevant to the main idea of women playing their role as leaders in different forms of organizations</w:t>
      </w:r>
      <w:r w:rsidR="000D1034">
        <w:t xml:space="preserve"> </w:t>
      </w:r>
      <w:r w:rsidR="000D1034">
        <w:fldChar w:fldCharType="begin"/>
      </w:r>
      <w:r w:rsidR="00331997">
        <w:instrText xml:space="preserve"> ADDIN ZOTERO_ITEM CSL_CITATION {"citationID":"5jgcD6dT","properties":{"formattedCitation":"(Elias, 2018)","plainCitation":"(Elias, 2018)","noteIndex":0},"citationItems":[{"id":622,"uris":["http://zotero.org/users/local/7Hi3kAOD/items/4UZQU39N"],"uri":["http://zotero.org/users/local/7Hi3kAOD/items/4UZQU39N"],"itemData":{"id":622,"type":"article-journal","title":"Lessons learned from women in leadership positions","container-title":"Work","page":"1-7","issue":"Preprint","author":[{"family":"Elias","given":"Eileen"}],"issued":{"date-parts":[["2018"]]}}}],"schema":"https://github.com/citation-style-language/schema/raw/master/csl-citation.json"} </w:instrText>
      </w:r>
      <w:r w:rsidR="000D1034">
        <w:fldChar w:fldCharType="separate"/>
      </w:r>
      <w:r w:rsidR="00331997" w:rsidRPr="00331997">
        <w:t>(Elias, 2018)</w:t>
      </w:r>
      <w:r w:rsidR="000D1034">
        <w:fldChar w:fldCharType="end"/>
      </w:r>
      <w:r w:rsidR="00331997">
        <w:t>.</w:t>
      </w:r>
      <w:r w:rsidR="00380851">
        <w:t xml:space="preserve"> </w:t>
      </w:r>
      <w:r w:rsidR="00363E6D">
        <w:t xml:space="preserve">Both the methods of review of the existing literature and conducting interviews are applied by the researcher to attain better responses related to the main point of concern of this research study. </w:t>
      </w:r>
      <w:r w:rsidR="00556013">
        <w:t xml:space="preserve">The technique of qualitative research work is used in this research article to identify the concerns relevant to the idea of working women for the job position of </w:t>
      </w:r>
      <w:r w:rsidR="00BF44B7">
        <w:t xml:space="preserve">leader. </w:t>
      </w:r>
    </w:p>
    <w:p w14:paraId="7C530C36" w14:textId="68C9196D" w:rsidR="00BA78BD" w:rsidRDefault="00E71903" w:rsidP="00CC175E">
      <w:pPr>
        <w:ind w:firstLine="0"/>
      </w:pPr>
      <w:r>
        <w:tab/>
        <w:t xml:space="preserve">The findings of this article are important as they </w:t>
      </w:r>
      <w:r w:rsidR="00DC7072">
        <w:t xml:space="preserve">help to determine the actual role and scope of women when it comes to the idea of career development in the form of their position as </w:t>
      </w:r>
      <w:r w:rsidR="00DC7072">
        <w:lastRenderedPageBreak/>
        <w:t>leaders in the organizations.</w:t>
      </w:r>
      <w:r w:rsidR="00821F20">
        <w:t xml:space="preserve"> </w:t>
      </w:r>
      <w:r w:rsidR="00220496">
        <w:t xml:space="preserve">The results also provide pivotal </w:t>
      </w:r>
      <w:r w:rsidR="006F6735">
        <w:t xml:space="preserve">information about the dominating role of men that hinder the opportunities of leadership positions for young women. </w:t>
      </w:r>
      <w:r w:rsidR="00DC7072">
        <w:t xml:space="preserve"> </w:t>
      </w:r>
    </w:p>
    <w:p w14:paraId="02AA8755" w14:textId="77777777" w:rsidR="000C0AE5" w:rsidRDefault="000C0AE5" w:rsidP="002D35C3">
      <w:pPr>
        <w:ind w:firstLine="0"/>
        <w:jc w:val="center"/>
      </w:pPr>
    </w:p>
    <w:p w14:paraId="718CB7F6" w14:textId="77777777" w:rsidR="000C0AE5" w:rsidRDefault="000C0AE5" w:rsidP="002D35C3">
      <w:pPr>
        <w:ind w:firstLine="0"/>
        <w:jc w:val="center"/>
      </w:pPr>
    </w:p>
    <w:p w14:paraId="7590B733" w14:textId="77777777" w:rsidR="000C0AE5" w:rsidRDefault="000C0AE5" w:rsidP="002D35C3">
      <w:pPr>
        <w:ind w:firstLine="0"/>
        <w:jc w:val="center"/>
      </w:pPr>
    </w:p>
    <w:p w14:paraId="2DC15D07" w14:textId="77777777" w:rsidR="000C0AE5" w:rsidRDefault="000C0AE5" w:rsidP="002D35C3">
      <w:pPr>
        <w:ind w:firstLine="0"/>
        <w:jc w:val="center"/>
      </w:pPr>
    </w:p>
    <w:p w14:paraId="0FBBC04E" w14:textId="77777777" w:rsidR="000C0AE5" w:rsidRDefault="000C0AE5" w:rsidP="002D35C3">
      <w:pPr>
        <w:ind w:firstLine="0"/>
        <w:jc w:val="center"/>
      </w:pPr>
    </w:p>
    <w:p w14:paraId="48C6F587" w14:textId="77777777" w:rsidR="000C0AE5" w:rsidRDefault="000C0AE5" w:rsidP="002D35C3">
      <w:pPr>
        <w:ind w:firstLine="0"/>
        <w:jc w:val="center"/>
      </w:pPr>
    </w:p>
    <w:p w14:paraId="319E4CA3" w14:textId="77777777" w:rsidR="000C0AE5" w:rsidRDefault="000C0AE5" w:rsidP="002D35C3">
      <w:pPr>
        <w:ind w:firstLine="0"/>
        <w:jc w:val="center"/>
      </w:pPr>
    </w:p>
    <w:p w14:paraId="04F43F82" w14:textId="77777777" w:rsidR="000C0AE5" w:rsidRDefault="000C0AE5" w:rsidP="002D35C3">
      <w:pPr>
        <w:ind w:firstLine="0"/>
        <w:jc w:val="center"/>
      </w:pPr>
    </w:p>
    <w:p w14:paraId="72348C3C" w14:textId="77777777" w:rsidR="000C0AE5" w:rsidRDefault="000C0AE5" w:rsidP="002D35C3">
      <w:pPr>
        <w:ind w:firstLine="0"/>
        <w:jc w:val="center"/>
      </w:pPr>
    </w:p>
    <w:p w14:paraId="1EE65490" w14:textId="77777777" w:rsidR="000C0AE5" w:rsidRDefault="000C0AE5" w:rsidP="002D35C3">
      <w:pPr>
        <w:ind w:firstLine="0"/>
        <w:jc w:val="center"/>
      </w:pPr>
    </w:p>
    <w:p w14:paraId="08CB2D23" w14:textId="77777777" w:rsidR="000C0AE5" w:rsidRDefault="000C0AE5" w:rsidP="002D35C3">
      <w:pPr>
        <w:ind w:firstLine="0"/>
        <w:jc w:val="center"/>
      </w:pPr>
    </w:p>
    <w:p w14:paraId="12D4A48A" w14:textId="77777777" w:rsidR="000C0AE5" w:rsidRDefault="000C0AE5" w:rsidP="002D35C3">
      <w:pPr>
        <w:ind w:firstLine="0"/>
        <w:jc w:val="center"/>
      </w:pPr>
    </w:p>
    <w:p w14:paraId="0E6DDF6E" w14:textId="77777777" w:rsidR="000C0AE5" w:rsidRDefault="000C0AE5" w:rsidP="002D35C3">
      <w:pPr>
        <w:ind w:firstLine="0"/>
        <w:jc w:val="center"/>
      </w:pPr>
    </w:p>
    <w:p w14:paraId="1F283DE1" w14:textId="77777777" w:rsidR="000C0AE5" w:rsidRDefault="000C0AE5" w:rsidP="002D35C3">
      <w:pPr>
        <w:ind w:firstLine="0"/>
        <w:jc w:val="center"/>
      </w:pPr>
    </w:p>
    <w:p w14:paraId="0EF32275" w14:textId="77777777" w:rsidR="000C0AE5" w:rsidRDefault="000C0AE5" w:rsidP="002D35C3">
      <w:pPr>
        <w:ind w:firstLine="0"/>
        <w:jc w:val="center"/>
      </w:pPr>
    </w:p>
    <w:p w14:paraId="0B37C3A5" w14:textId="77777777" w:rsidR="000C0AE5" w:rsidRDefault="000C0AE5" w:rsidP="002D35C3">
      <w:pPr>
        <w:ind w:firstLine="0"/>
        <w:jc w:val="center"/>
      </w:pPr>
    </w:p>
    <w:p w14:paraId="59CC1C35" w14:textId="77777777" w:rsidR="00921D7E" w:rsidRDefault="00921D7E" w:rsidP="002D35C3">
      <w:pPr>
        <w:ind w:firstLine="0"/>
        <w:jc w:val="center"/>
      </w:pPr>
    </w:p>
    <w:p w14:paraId="09C88B06" w14:textId="77777777" w:rsidR="00A51019" w:rsidRDefault="00A51019" w:rsidP="00A51019">
      <w:pPr>
        <w:ind w:firstLine="0"/>
        <w:jc w:val="center"/>
      </w:pPr>
    </w:p>
    <w:p w14:paraId="68CC1514" w14:textId="77777777" w:rsidR="00A51019" w:rsidRDefault="00A51019" w:rsidP="00A51019">
      <w:pPr>
        <w:ind w:firstLine="0"/>
        <w:jc w:val="center"/>
      </w:pPr>
    </w:p>
    <w:p w14:paraId="69222B57" w14:textId="77777777" w:rsidR="00A51019" w:rsidRDefault="00A51019" w:rsidP="00A51019">
      <w:pPr>
        <w:ind w:firstLine="0"/>
        <w:jc w:val="center"/>
      </w:pPr>
    </w:p>
    <w:p w14:paraId="28FA7C5C" w14:textId="77777777" w:rsidR="00A51019" w:rsidRDefault="00A51019" w:rsidP="00A51019">
      <w:pPr>
        <w:ind w:firstLine="0"/>
        <w:jc w:val="center"/>
      </w:pPr>
    </w:p>
    <w:p w14:paraId="32924482" w14:textId="5EE597B9" w:rsidR="00CE78F1" w:rsidRDefault="00A701EA" w:rsidP="00A51019">
      <w:pPr>
        <w:ind w:firstLine="0"/>
        <w:jc w:val="center"/>
      </w:pPr>
      <w:r>
        <w:lastRenderedPageBreak/>
        <w:t>Critique of Journal Article</w:t>
      </w:r>
    </w:p>
    <w:p w14:paraId="341CAA71" w14:textId="699FCC27" w:rsidR="00F32AAD" w:rsidRDefault="009A2516" w:rsidP="002D35C3">
      <w:pPr>
        <w:ind w:firstLine="0"/>
        <w:jc w:val="center"/>
      </w:pPr>
      <w:r>
        <w:t>Introduction</w:t>
      </w:r>
    </w:p>
    <w:p w14:paraId="3267E430" w14:textId="42F4A1F2" w:rsidR="009A7450" w:rsidRDefault="009A7450" w:rsidP="009A7450">
      <w:pPr>
        <w:ind w:firstLine="0"/>
      </w:pPr>
      <w:r>
        <w:tab/>
        <w:t xml:space="preserve">Today, </w:t>
      </w:r>
      <w:r w:rsidR="00360889">
        <w:t xml:space="preserve">leadership </w:t>
      </w:r>
      <w:r w:rsidR="00360889" w:rsidRPr="00AF31D8">
        <w:rPr>
          <w:noProof/>
        </w:rPr>
        <w:t>is identified</w:t>
      </w:r>
      <w:r w:rsidR="00360889">
        <w:t xml:space="preserve"> as the one dynamic feature of the entire form of organizational management. It is worthy to explain that there are many different forms of considerations associated with the entire and </w:t>
      </w:r>
      <w:r w:rsidR="00360889" w:rsidRPr="008813AB">
        <w:rPr>
          <w:noProof/>
        </w:rPr>
        <w:t>comprehensive</w:t>
      </w:r>
      <w:r w:rsidR="00360889">
        <w:t xml:space="preserve"> </w:t>
      </w:r>
      <w:r w:rsidR="006E1165">
        <w:t xml:space="preserve">domain of leadership. </w:t>
      </w:r>
      <w:r w:rsidR="00DA10E8">
        <w:t xml:space="preserve">Gender is one critical factor relevant to the main idea of </w:t>
      </w:r>
      <w:r w:rsidR="00DA10E8" w:rsidRPr="008813AB">
        <w:rPr>
          <w:noProof/>
        </w:rPr>
        <w:t>organizational</w:t>
      </w:r>
      <w:r w:rsidR="00DA10E8">
        <w:t xml:space="preserve"> leadership. </w:t>
      </w:r>
      <w:r w:rsidR="008813AB">
        <w:rPr>
          <w:noProof/>
        </w:rPr>
        <w:t>Some research studies</w:t>
      </w:r>
      <w:r w:rsidR="00DA10E8" w:rsidRPr="008813AB">
        <w:rPr>
          <w:noProof/>
        </w:rPr>
        <w:t xml:space="preserve"> focu</w:t>
      </w:r>
      <w:r w:rsidR="005F4610" w:rsidRPr="008813AB">
        <w:rPr>
          <w:noProof/>
        </w:rPr>
        <w:t>sed</w:t>
      </w:r>
      <w:r w:rsidR="005F4610">
        <w:t xml:space="preserve"> </w:t>
      </w:r>
      <w:r w:rsidR="008813AB">
        <w:rPr>
          <w:noProof/>
        </w:rPr>
        <w:t>on determining</w:t>
      </w:r>
      <w:r w:rsidR="005F4610" w:rsidRPr="008813AB">
        <w:rPr>
          <w:noProof/>
        </w:rPr>
        <w:t xml:space="preserve"> the impact of gender on the leadership position</w:t>
      </w:r>
      <w:r w:rsidR="005F4610">
        <w:t xml:space="preserve">. </w:t>
      </w:r>
      <w:r w:rsidR="00E54E40">
        <w:t xml:space="preserve">It is significant to critically explore </w:t>
      </w:r>
      <w:r w:rsidR="00A06EBD" w:rsidRPr="008813AB">
        <w:rPr>
          <w:noProof/>
        </w:rPr>
        <w:t>how</w:t>
      </w:r>
      <w:r w:rsidR="00A06EBD">
        <w:t xml:space="preserve"> men and women influence the whole paradigm of creating </w:t>
      </w:r>
      <w:r w:rsidR="008813AB">
        <w:t xml:space="preserve">a </w:t>
      </w:r>
      <w:r w:rsidR="00A06EBD" w:rsidRPr="008813AB">
        <w:rPr>
          <w:noProof/>
        </w:rPr>
        <w:t>barrier</w:t>
      </w:r>
      <w:r w:rsidR="00A06EBD">
        <w:t xml:space="preserve"> when it comes to the idea of career advancement towards the leadership positions within the </w:t>
      </w:r>
      <w:r w:rsidR="00A06EBD" w:rsidRPr="00197FE6">
        <w:rPr>
          <w:noProof/>
        </w:rPr>
        <w:t>organizations</w:t>
      </w:r>
      <w:r w:rsidR="00A06EBD">
        <w:t xml:space="preserve">. </w:t>
      </w:r>
      <w:r w:rsidR="00BB4ED1">
        <w:t>This form of evaluation ultimately helps to determine the effectiveness of the role</w:t>
      </w:r>
      <w:r w:rsidR="00C15024">
        <w:t xml:space="preserve"> of women working in </w:t>
      </w:r>
      <w:r w:rsidR="00C15024" w:rsidRPr="00197FE6">
        <w:rPr>
          <w:noProof/>
        </w:rPr>
        <w:t>organizations</w:t>
      </w:r>
      <w:r w:rsidR="00C15024">
        <w:t xml:space="preserve"> as leaders. </w:t>
      </w:r>
      <w:r w:rsidR="002D580C">
        <w:t xml:space="preserve">Here the particular focus is to </w:t>
      </w:r>
      <w:r w:rsidR="00125AC0">
        <w:t xml:space="preserve">critically </w:t>
      </w:r>
      <w:r w:rsidR="00125AC0" w:rsidRPr="00197FE6">
        <w:rPr>
          <w:noProof/>
        </w:rPr>
        <w:t>analyze</w:t>
      </w:r>
      <w:r w:rsidR="00125AC0">
        <w:t xml:space="preserve"> the </w:t>
      </w:r>
      <w:r w:rsidR="00C931A6">
        <w:t xml:space="preserve">specific journal article relevant to the issue of </w:t>
      </w:r>
      <w:r w:rsidR="008813AB">
        <w:t xml:space="preserve">the </w:t>
      </w:r>
      <w:r w:rsidR="00C931A6" w:rsidRPr="008813AB">
        <w:rPr>
          <w:noProof/>
        </w:rPr>
        <w:t>role</w:t>
      </w:r>
      <w:r w:rsidR="00C931A6">
        <w:t xml:space="preserve"> of men and women </w:t>
      </w:r>
      <w:r w:rsidR="009C6EBB">
        <w:t xml:space="preserve">especially </w:t>
      </w:r>
      <w:r w:rsidR="003F6D18">
        <w:t xml:space="preserve">women of </w:t>
      </w:r>
      <w:r w:rsidR="003F6D18" w:rsidRPr="00197FE6">
        <w:rPr>
          <w:noProof/>
        </w:rPr>
        <w:t>color</w:t>
      </w:r>
      <w:r w:rsidR="003F6D18">
        <w:t xml:space="preserve"> in the whole spectrum of creating barriers </w:t>
      </w:r>
      <w:r w:rsidR="00FC0B7C">
        <w:t xml:space="preserve">in career advancements towards positions of leadership with the </w:t>
      </w:r>
      <w:r w:rsidR="00FC0B7C" w:rsidRPr="00197FE6">
        <w:rPr>
          <w:noProof/>
        </w:rPr>
        <w:t>organization</w:t>
      </w:r>
      <w:r w:rsidR="00FC0B7C">
        <w:t xml:space="preserve">. </w:t>
      </w:r>
      <w:r w:rsidR="009C6EBB">
        <w:t xml:space="preserve"> </w:t>
      </w:r>
    </w:p>
    <w:p w14:paraId="52D4850B" w14:textId="38271C4C" w:rsidR="009A2516" w:rsidRDefault="009A2516" w:rsidP="002D35C3">
      <w:pPr>
        <w:ind w:firstLine="0"/>
        <w:jc w:val="center"/>
      </w:pPr>
      <w:r>
        <w:t>Discussion</w:t>
      </w:r>
    </w:p>
    <w:p w14:paraId="4F756DB8" w14:textId="3980AC6A" w:rsidR="00A52A87" w:rsidRDefault="00A52A87" w:rsidP="00A52A87">
      <w:pPr>
        <w:ind w:firstLine="0"/>
      </w:pPr>
      <w:r>
        <w:tab/>
        <w:t xml:space="preserve">It is imperative to </w:t>
      </w:r>
      <w:r w:rsidR="00805B65">
        <w:t xml:space="preserve">adopt the approach of the critical review of the existing research work to make better inferences </w:t>
      </w:r>
      <w:r w:rsidR="00805B65" w:rsidRPr="008813AB">
        <w:rPr>
          <w:noProof/>
        </w:rPr>
        <w:t>ab</w:t>
      </w:r>
      <w:r w:rsidR="008813AB">
        <w:rPr>
          <w:noProof/>
        </w:rPr>
        <w:t>o</w:t>
      </w:r>
      <w:r w:rsidR="00805B65" w:rsidRPr="008813AB">
        <w:rPr>
          <w:noProof/>
        </w:rPr>
        <w:t>ut</w:t>
      </w:r>
      <w:r w:rsidR="00805B65">
        <w:t xml:space="preserve"> the anticipated role of men, women and specifically women of </w:t>
      </w:r>
      <w:r w:rsidR="00805B65" w:rsidRPr="00197FE6">
        <w:rPr>
          <w:noProof/>
        </w:rPr>
        <w:t>color</w:t>
      </w:r>
      <w:r w:rsidR="00805B65">
        <w:t xml:space="preserve"> as the hindering element that </w:t>
      </w:r>
      <w:r w:rsidR="00805B65" w:rsidRPr="008813AB">
        <w:rPr>
          <w:noProof/>
        </w:rPr>
        <w:t>limit</w:t>
      </w:r>
      <w:r w:rsidR="008813AB">
        <w:rPr>
          <w:noProof/>
        </w:rPr>
        <w:t>s</w:t>
      </w:r>
      <w:r w:rsidR="00805B65">
        <w:t xml:space="preserve"> their prospect of career advancement to the leadership role in the </w:t>
      </w:r>
      <w:r w:rsidR="00805B65" w:rsidRPr="00197FE6">
        <w:rPr>
          <w:noProof/>
        </w:rPr>
        <w:t>organization</w:t>
      </w:r>
      <w:r w:rsidR="00805B65">
        <w:t xml:space="preserve">. </w:t>
      </w:r>
      <w:r w:rsidR="00214E06">
        <w:t>This form of e</w:t>
      </w:r>
      <w:r w:rsidR="00E54E52">
        <w:t xml:space="preserve">valuation further helps to </w:t>
      </w:r>
      <w:r w:rsidR="00E54E52" w:rsidRPr="00197FE6">
        <w:rPr>
          <w:noProof/>
        </w:rPr>
        <w:t>recognize</w:t>
      </w:r>
      <w:r w:rsidR="00E54E52">
        <w:t xml:space="preserve"> the actual positioning of the existing perspective of leadership in </w:t>
      </w:r>
      <w:r w:rsidR="008813AB">
        <w:t xml:space="preserve">an </w:t>
      </w:r>
      <w:r w:rsidR="00E54E52" w:rsidRPr="00197FE6">
        <w:rPr>
          <w:noProof/>
        </w:rPr>
        <w:t>organization</w:t>
      </w:r>
      <w:r w:rsidR="00E54E52">
        <w:t xml:space="preserve">. </w:t>
      </w:r>
      <w:r w:rsidR="003B5A4D">
        <w:t xml:space="preserve">The reality of the </w:t>
      </w:r>
      <w:r w:rsidR="003B5A4D" w:rsidRPr="00197FE6">
        <w:rPr>
          <w:noProof/>
        </w:rPr>
        <w:t>organization</w:t>
      </w:r>
      <w:r w:rsidR="003B5A4D">
        <w:t xml:space="preserve"> can only explore with the help of</w:t>
      </w:r>
      <w:r w:rsidR="00A94DDA">
        <w:t xml:space="preserve"> deep understanding of the actual conditions and the performance of women as the leaders. </w:t>
      </w:r>
      <w:r w:rsidR="001177D1">
        <w:t xml:space="preserve">The specific research </w:t>
      </w:r>
      <w:r w:rsidR="00764EF3">
        <w:t xml:space="preserve">article, “Racial Microaggression Experiences and Coping Strategies of Black Women in Corporate </w:t>
      </w:r>
      <w:r w:rsidR="00764EF3" w:rsidRPr="008813AB">
        <w:rPr>
          <w:noProof/>
        </w:rPr>
        <w:t>Leadership</w:t>
      </w:r>
      <w:r w:rsidR="008813AB">
        <w:rPr>
          <w:noProof/>
        </w:rPr>
        <w:t>,</w:t>
      </w:r>
      <w:r w:rsidR="00764EF3">
        <w:t xml:space="preserve">” is one comprehensive example of </w:t>
      </w:r>
      <w:r w:rsidR="00764EF3">
        <w:lastRenderedPageBreak/>
        <w:t xml:space="preserve">the research work to deeply understand the </w:t>
      </w:r>
      <w:r w:rsidR="00F82CDB">
        <w:t xml:space="preserve">practical form of </w:t>
      </w:r>
      <w:r w:rsidR="00F82CDB" w:rsidRPr="008813AB">
        <w:rPr>
          <w:noProof/>
        </w:rPr>
        <w:t>leadership</w:t>
      </w:r>
      <w:r w:rsidR="00F82CDB">
        <w:t xml:space="preserve"> in </w:t>
      </w:r>
      <w:r w:rsidR="00F82CDB" w:rsidRPr="00197FE6">
        <w:rPr>
          <w:noProof/>
        </w:rPr>
        <w:t>organizations</w:t>
      </w:r>
      <w:r w:rsidR="00F82CDB">
        <w:t xml:space="preserve">. This form of assessment further </w:t>
      </w:r>
      <w:r w:rsidR="00030A78">
        <w:t>assists</w:t>
      </w:r>
      <w:r w:rsidR="00F82CDB">
        <w:t xml:space="preserve"> to make inferences about the research question of </w:t>
      </w:r>
      <w:r w:rsidR="008813AB">
        <w:t xml:space="preserve">the </w:t>
      </w:r>
      <w:r w:rsidR="00F82CDB" w:rsidRPr="008813AB">
        <w:rPr>
          <w:noProof/>
        </w:rPr>
        <w:t>role</w:t>
      </w:r>
      <w:r w:rsidR="00F82CDB">
        <w:t xml:space="preserve"> of men, women and specifically </w:t>
      </w:r>
      <w:r w:rsidR="00F82CDB" w:rsidRPr="00197FE6">
        <w:rPr>
          <w:noProof/>
        </w:rPr>
        <w:t>color</w:t>
      </w:r>
      <w:r w:rsidR="00F82CDB">
        <w:t xml:space="preserve"> women in the entire scenario of career advancement of </w:t>
      </w:r>
      <w:r w:rsidR="002C000D">
        <w:t xml:space="preserve">leadership position. </w:t>
      </w:r>
    </w:p>
    <w:p w14:paraId="18634204" w14:textId="1A02D245" w:rsidR="00E20ED2" w:rsidRDefault="00CA5808" w:rsidP="00A52A87">
      <w:pPr>
        <w:ind w:firstLine="0"/>
      </w:pPr>
      <w:r>
        <w:tab/>
        <w:t xml:space="preserve">It is one central idea to critically evaluate the main purpose of the research article when it comes to the perspective of </w:t>
      </w:r>
      <w:r w:rsidR="00197FE6">
        <w:t xml:space="preserve">the </w:t>
      </w:r>
      <w:r w:rsidR="00585866" w:rsidRPr="00197FE6">
        <w:rPr>
          <w:noProof/>
        </w:rPr>
        <w:t>critical</w:t>
      </w:r>
      <w:r w:rsidR="00585866">
        <w:t xml:space="preserve"> analysis of the research work. </w:t>
      </w:r>
      <w:r w:rsidR="00D6057A">
        <w:t>The main aim of t</w:t>
      </w:r>
      <w:r w:rsidR="004B0638">
        <w:t xml:space="preserve">he considered research work is to explore the specific events of microaggressions in the workplace setting and how it influences the role of black women as the corporate leaders. This form of aim further helps to determine the actual </w:t>
      </w:r>
      <w:r w:rsidR="004B0638" w:rsidRPr="00197FE6">
        <w:rPr>
          <w:noProof/>
        </w:rPr>
        <w:t>organizational</w:t>
      </w:r>
      <w:r w:rsidR="004B0638">
        <w:t xml:space="preserve"> position related to the identification of the role of women as the leader</w:t>
      </w:r>
      <w:r w:rsidR="00B3349C">
        <w:t xml:space="preserve"> </w:t>
      </w:r>
      <w:r w:rsidR="00B3349C">
        <w:fldChar w:fldCharType="begin"/>
      </w:r>
      <w:r w:rsidR="00B3349C">
        <w:instrText xml:space="preserve"> ADDIN ZOTERO_ITEM CSL_CITATION {"citationID":"7oHnZ5MT","properties":{"formattedCitation":"(Holder, Jackson, &amp; Ponterotto, 2015)","plainCitation":"(Holder, Jackson, &amp; Ponterotto, 2015)","noteIndex":0},"citationItems":[{"id":623,"uris":["http://zotero.org/users/local/7Hi3kAOD/items/BEDKVTSH"],"uri":["http://zotero.org/users/local/7Hi3kAOD/items/BEDKVTSH"],"itemData":{"id":623,"type":"article-journal","title":"Racial microaggression experiences and coping strategies of Black women in corporate leadership.","container-title":"Qualitative Psychology","page":"164","volume":"2","issue":"2","author":[{"family":"Holder","given":"Aisha"},{"family":"Jackson","given":"Margo A."},{"family":"Ponterotto","given":"Joseph G."}],"issued":{"date-parts":[["2015"]]}}}],"schema":"https://github.com/citation-style-language/schema/raw/master/csl-citation.json"} </w:instrText>
      </w:r>
      <w:r w:rsidR="00B3349C">
        <w:fldChar w:fldCharType="separate"/>
      </w:r>
      <w:r w:rsidR="00B3349C" w:rsidRPr="00B3349C">
        <w:t>(Holder, Jackson, &amp; Ponterotto, 2015)</w:t>
      </w:r>
      <w:r w:rsidR="00B3349C">
        <w:fldChar w:fldCharType="end"/>
      </w:r>
      <w:r w:rsidR="00B3349C">
        <w:t>.</w:t>
      </w:r>
      <w:r w:rsidR="004B0638">
        <w:t xml:space="preserve"> </w:t>
      </w:r>
      <w:r w:rsidR="001C4693">
        <w:t xml:space="preserve">This sort of </w:t>
      </w:r>
      <w:r w:rsidR="00386C15">
        <w:t>attention</w:t>
      </w:r>
      <w:r w:rsidR="001C4693">
        <w:t xml:space="preserve"> ultimately helps to determine the </w:t>
      </w:r>
      <w:r w:rsidR="005B5BBF">
        <w:t xml:space="preserve">actual </w:t>
      </w:r>
      <w:r w:rsidR="005B5BBF" w:rsidRPr="00197FE6">
        <w:rPr>
          <w:noProof/>
        </w:rPr>
        <w:t>organizational</w:t>
      </w:r>
      <w:r w:rsidR="005B5BBF">
        <w:t xml:space="preserve"> reality and how it </w:t>
      </w:r>
      <w:r w:rsidR="005B5BBF" w:rsidRPr="00DD785F">
        <w:rPr>
          <w:noProof/>
        </w:rPr>
        <w:t>is address</w:t>
      </w:r>
      <w:r w:rsidR="00197FE6" w:rsidRPr="00DD785F">
        <w:rPr>
          <w:noProof/>
        </w:rPr>
        <w:t>ed</w:t>
      </w:r>
      <w:r w:rsidR="005B5BBF">
        <w:t xml:space="preserve"> by the black women working for the position of leadership in </w:t>
      </w:r>
      <w:r w:rsidR="00197FE6">
        <w:t xml:space="preserve">the </w:t>
      </w:r>
      <w:r w:rsidR="005B5BBF" w:rsidRPr="00197FE6">
        <w:rPr>
          <w:noProof/>
        </w:rPr>
        <w:t>corporate</w:t>
      </w:r>
      <w:r w:rsidR="005B5BBF">
        <w:t xml:space="preserve"> </w:t>
      </w:r>
      <w:r w:rsidR="005B5BBF" w:rsidRPr="00197FE6">
        <w:rPr>
          <w:noProof/>
        </w:rPr>
        <w:t>organizational</w:t>
      </w:r>
      <w:r w:rsidR="005B5BBF">
        <w:t xml:space="preserve"> domain. </w:t>
      </w:r>
      <w:r w:rsidR="007E313B">
        <w:t xml:space="preserve">Inclusive and step by step research paradigm is adopted by the researchers to identify the actual form of the leadership position for the women and how it is affected by different forms of </w:t>
      </w:r>
      <w:r w:rsidR="001A7891">
        <w:t xml:space="preserve">microaggressions perspectives. </w:t>
      </w:r>
    </w:p>
    <w:p w14:paraId="5BABF559" w14:textId="3670AEC8" w:rsidR="00D00214" w:rsidRDefault="00D00214" w:rsidP="00A52A87">
      <w:pPr>
        <w:ind w:firstLine="0"/>
      </w:pPr>
      <w:r>
        <w:tab/>
        <w:t xml:space="preserve">The </w:t>
      </w:r>
      <w:r w:rsidR="006A1489">
        <w:t xml:space="preserve">method of qualitative research is adopted by the researchers to attain the necessary information about the perceptions and the experiences of the black women who are working as leaders in different corporate </w:t>
      </w:r>
      <w:r w:rsidR="006A1489" w:rsidRPr="00197FE6">
        <w:rPr>
          <w:noProof/>
        </w:rPr>
        <w:t>organizations</w:t>
      </w:r>
      <w:r w:rsidR="006A1489">
        <w:t xml:space="preserve"> of the country. It is one effective form of methodology that allows researchers to deeply overview the actual </w:t>
      </w:r>
      <w:r w:rsidR="006A1489" w:rsidRPr="00197FE6">
        <w:rPr>
          <w:noProof/>
        </w:rPr>
        <w:t>organizational</w:t>
      </w:r>
      <w:r w:rsidR="006A1489">
        <w:t xml:space="preserve"> situation for the women who are working for </w:t>
      </w:r>
      <w:r w:rsidR="006A1489" w:rsidRPr="00197FE6">
        <w:rPr>
          <w:noProof/>
        </w:rPr>
        <w:t>leadership</w:t>
      </w:r>
      <w:r w:rsidR="006A1489">
        <w:t xml:space="preserve"> positions.</w:t>
      </w:r>
      <w:r w:rsidR="00F15D81">
        <w:t xml:space="preserve"> This form of research consideration helps to </w:t>
      </w:r>
      <w:r w:rsidR="00F83C2B">
        <w:t xml:space="preserve">attain </w:t>
      </w:r>
      <w:r w:rsidR="00F83C2B" w:rsidRPr="00197FE6">
        <w:rPr>
          <w:noProof/>
        </w:rPr>
        <w:t>useful</w:t>
      </w:r>
      <w:r w:rsidR="00F83C2B">
        <w:t xml:space="preserve"> information about the actual events in </w:t>
      </w:r>
      <w:r w:rsidR="00197FE6">
        <w:t xml:space="preserve">the </w:t>
      </w:r>
      <w:r w:rsidR="00F83C2B" w:rsidRPr="00197FE6">
        <w:rPr>
          <w:noProof/>
        </w:rPr>
        <w:t>workplace</w:t>
      </w:r>
      <w:r w:rsidR="00F83C2B">
        <w:t xml:space="preserve"> experienced by black women leaders. </w:t>
      </w:r>
      <w:r w:rsidR="00E736E2">
        <w:t xml:space="preserve">Thorough understanding of the </w:t>
      </w:r>
      <w:r w:rsidR="00C57657">
        <w:t>research work reveals that researchers conduct</w:t>
      </w:r>
      <w:r w:rsidR="00D757F8">
        <w:t xml:space="preserve">ed </w:t>
      </w:r>
      <w:r w:rsidR="00D757F8" w:rsidRPr="00197FE6">
        <w:rPr>
          <w:noProof/>
        </w:rPr>
        <w:t>semi-structure</w:t>
      </w:r>
      <w:r w:rsidR="00197FE6">
        <w:rPr>
          <w:noProof/>
        </w:rPr>
        <w:t>d</w:t>
      </w:r>
      <w:r w:rsidR="00D757F8">
        <w:t xml:space="preserve"> interviews from 10 black women who are working </w:t>
      </w:r>
      <w:r w:rsidR="00A83664">
        <w:t xml:space="preserve">at different </w:t>
      </w:r>
      <w:r w:rsidR="00A83664" w:rsidRPr="00197FE6">
        <w:rPr>
          <w:noProof/>
        </w:rPr>
        <w:t>senior</w:t>
      </w:r>
      <w:r w:rsidR="00197FE6">
        <w:rPr>
          <w:noProof/>
        </w:rPr>
        <w:t>-</w:t>
      </w:r>
      <w:r w:rsidR="00A83664" w:rsidRPr="00197FE6">
        <w:rPr>
          <w:noProof/>
        </w:rPr>
        <w:t>level</w:t>
      </w:r>
      <w:r w:rsidR="00A83664">
        <w:t xml:space="preserve"> </w:t>
      </w:r>
      <w:r w:rsidR="00A83664">
        <w:lastRenderedPageBreak/>
        <w:t xml:space="preserve">leadership positions in various corporate </w:t>
      </w:r>
      <w:r w:rsidR="00A83664" w:rsidRPr="00197FE6">
        <w:rPr>
          <w:noProof/>
        </w:rPr>
        <w:t>organizations</w:t>
      </w:r>
      <w:r w:rsidR="00A83664">
        <w:t xml:space="preserve">. This form of distribution of the </w:t>
      </w:r>
      <w:r w:rsidR="001D4A57">
        <w:t xml:space="preserve">sample for the study </w:t>
      </w:r>
      <w:r w:rsidR="001D4A57" w:rsidRPr="00197FE6">
        <w:rPr>
          <w:noProof/>
        </w:rPr>
        <w:t>provide</w:t>
      </w:r>
      <w:r w:rsidR="00197FE6">
        <w:rPr>
          <w:noProof/>
        </w:rPr>
        <w:t>s</w:t>
      </w:r>
      <w:r w:rsidR="001D4A57">
        <w:t xml:space="preserve"> </w:t>
      </w:r>
      <w:r w:rsidR="001D4A57" w:rsidRPr="00197FE6">
        <w:rPr>
          <w:noProof/>
        </w:rPr>
        <w:t>useful</w:t>
      </w:r>
      <w:r w:rsidR="001D4A57">
        <w:t xml:space="preserve"> and diverse information about the</w:t>
      </w:r>
      <w:r w:rsidR="00F46B73">
        <w:t xml:space="preserve"> </w:t>
      </w:r>
      <w:r w:rsidR="00C80180">
        <w:t xml:space="preserve">actual </w:t>
      </w:r>
      <w:r w:rsidR="00FA4817">
        <w:t xml:space="preserve">working position for the black women as the leaders. </w:t>
      </w:r>
      <w:r w:rsidR="00C56FE5">
        <w:t xml:space="preserve">The responses delivered by the </w:t>
      </w:r>
      <w:r w:rsidR="00C0795A">
        <w:t xml:space="preserve">women consider as the sample for the research work helps to identify and evaluate the stereotype trends prevails in </w:t>
      </w:r>
      <w:r w:rsidR="00197FE6">
        <w:t xml:space="preserve">the </w:t>
      </w:r>
      <w:r w:rsidR="00C0795A" w:rsidRPr="00197FE6">
        <w:rPr>
          <w:noProof/>
        </w:rPr>
        <w:t>working</w:t>
      </w:r>
      <w:r w:rsidR="00C0795A">
        <w:t xml:space="preserve"> paradigm</w:t>
      </w:r>
      <w:r w:rsidR="0044305E">
        <w:t xml:space="preserve"> specifically for the women of </w:t>
      </w:r>
      <w:r w:rsidR="0044305E" w:rsidRPr="00197FE6">
        <w:rPr>
          <w:noProof/>
        </w:rPr>
        <w:t>color</w:t>
      </w:r>
      <w:r w:rsidR="0044305E">
        <w:t xml:space="preserve">. </w:t>
      </w:r>
      <w:r w:rsidR="00C0795A">
        <w:t xml:space="preserve"> </w:t>
      </w:r>
    </w:p>
    <w:p w14:paraId="0D604741" w14:textId="3AE630A5" w:rsidR="00361429" w:rsidRDefault="00361429" w:rsidP="00A52A87">
      <w:pPr>
        <w:ind w:firstLine="0"/>
      </w:pPr>
      <w:r>
        <w:tab/>
      </w:r>
      <w:r w:rsidR="005C5204">
        <w:t xml:space="preserve">Different forms of </w:t>
      </w:r>
      <w:r w:rsidR="00EF1061">
        <w:t xml:space="preserve">corporate </w:t>
      </w:r>
      <w:r w:rsidR="00EF1061" w:rsidRPr="00197FE6">
        <w:rPr>
          <w:noProof/>
        </w:rPr>
        <w:t>organizations</w:t>
      </w:r>
      <w:r w:rsidR="00EF1061">
        <w:t xml:space="preserve"> are considered by the researchers to attain the diverse form of responses relevant to the main idea of working conditions for </w:t>
      </w:r>
      <w:r w:rsidR="00EF1061" w:rsidRPr="00197FE6">
        <w:rPr>
          <w:noProof/>
        </w:rPr>
        <w:t>black</w:t>
      </w:r>
      <w:r w:rsidR="00EF1061">
        <w:t xml:space="preserve"> women</w:t>
      </w:r>
      <w:r w:rsidR="002B740C">
        <w:t xml:space="preserve">. </w:t>
      </w:r>
      <w:r w:rsidR="00312961">
        <w:t xml:space="preserve">The approach of criterion-based sampling was </w:t>
      </w:r>
      <w:r w:rsidR="00993684">
        <w:t xml:space="preserve">considered by the researchers to assess the actual working experiences of black women as corporate leaders. This form of consideration helps to determine the actual position of the women in </w:t>
      </w:r>
      <w:r w:rsidR="00993684" w:rsidRPr="00197FE6">
        <w:rPr>
          <w:noProof/>
        </w:rPr>
        <w:t>organizations</w:t>
      </w:r>
      <w:r w:rsidR="00993684">
        <w:t xml:space="preserve"> considering the factor of gender biasedness. </w:t>
      </w:r>
      <w:r w:rsidR="00116802">
        <w:t xml:space="preserve">This form of evaluation also helps to make proper inferences about the impact of the events and experiences of gender biasedness on the performance level of black women as </w:t>
      </w:r>
      <w:r w:rsidR="00DF50B6">
        <w:t xml:space="preserve">corporate leaders. </w:t>
      </w:r>
      <w:r w:rsidR="009C052E">
        <w:t xml:space="preserve">The main strength of </w:t>
      </w:r>
      <w:r w:rsidR="00197FE6">
        <w:t xml:space="preserve">the </w:t>
      </w:r>
      <w:r w:rsidR="009C052E" w:rsidRPr="00197FE6">
        <w:rPr>
          <w:noProof/>
        </w:rPr>
        <w:t>results</w:t>
      </w:r>
      <w:r w:rsidR="009C052E">
        <w:t xml:space="preserve"> of this research work is that it helps to determine the actual positioning of white males and black </w:t>
      </w:r>
      <w:r w:rsidR="009E74EE">
        <w:t xml:space="preserve">women in </w:t>
      </w:r>
      <w:r w:rsidR="009E74EE" w:rsidRPr="00197FE6">
        <w:rPr>
          <w:noProof/>
        </w:rPr>
        <w:t>corporate</w:t>
      </w:r>
      <w:r w:rsidR="009E74EE">
        <w:t xml:space="preserve"> </w:t>
      </w:r>
      <w:r w:rsidR="009E74EE" w:rsidRPr="00197FE6">
        <w:rPr>
          <w:noProof/>
        </w:rPr>
        <w:t>organizations</w:t>
      </w:r>
      <w:r w:rsidR="009E74EE">
        <w:t xml:space="preserve"> under the perspective of leadership. </w:t>
      </w:r>
      <w:r w:rsidR="00FC5996">
        <w:t xml:space="preserve">The results indicate the gender differences referred as the main barrier that </w:t>
      </w:r>
      <w:r w:rsidR="00FC5996" w:rsidRPr="00197FE6">
        <w:rPr>
          <w:noProof/>
        </w:rPr>
        <w:t>hinder</w:t>
      </w:r>
      <w:r w:rsidR="00197FE6">
        <w:rPr>
          <w:noProof/>
        </w:rPr>
        <w:t>s</w:t>
      </w:r>
      <w:r w:rsidR="00FC5996">
        <w:t xml:space="preserve"> the approach of </w:t>
      </w:r>
      <w:r w:rsidR="0053443B">
        <w:t xml:space="preserve">career advancement for the women as the leaders working in the </w:t>
      </w:r>
      <w:r w:rsidR="0053443B" w:rsidRPr="00197FE6">
        <w:rPr>
          <w:noProof/>
        </w:rPr>
        <w:t>organizations</w:t>
      </w:r>
      <w:r w:rsidR="0053443B">
        <w:t xml:space="preserve">. </w:t>
      </w:r>
    </w:p>
    <w:p w14:paraId="47AD2D63" w14:textId="6B7F4AB8" w:rsidR="0076319C" w:rsidRDefault="0076319C" w:rsidP="00A52A87">
      <w:pPr>
        <w:ind w:firstLine="0"/>
      </w:pPr>
      <w:r>
        <w:tab/>
        <w:t xml:space="preserve">It is viable to mention that the </w:t>
      </w:r>
      <w:r w:rsidR="00382C7D">
        <w:t xml:space="preserve">certain research technique in the form of iterative </w:t>
      </w:r>
      <w:r w:rsidR="008A0A68">
        <w:t xml:space="preserve">phenomenological procedure was used by the researchers to consider the adequate facet of the analysis of the data. </w:t>
      </w:r>
      <w:r w:rsidR="00AE3E95">
        <w:t xml:space="preserve">This form of consideration helps to </w:t>
      </w:r>
      <w:r w:rsidR="006A346D">
        <w:t xml:space="preserve">establish the actual idea </w:t>
      </w:r>
      <w:r w:rsidR="004451F9">
        <w:t xml:space="preserve">of data review and critical analysis of the responses shared by each respondent. </w:t>
      </w:r>
      <w:r w:rsidR="000113EB">
        <w:t xml:space="preserve">It is one core strength of this research work as it allows researchers to figure out the </w:t>
      </w:r>
      <w:r w:rsidR="0029799E">
        <w:t xml:space="preserve">importance of the responses </w:t>
      </w:r>
      <w:r w:rsidR="00197FE6">
        <w:rPr>
          <w:noProof/>
        </w:rPr>
        <w:t>critically and comprehensively</w:t>
      </w:r>
      <w:r w:rsidR="0029799E">
        <w:t xml:space="preserve">. </w:t>
      </w:r>
      <w:r w:rsidR="00547EEB">
        <w:t xml:space="preserve">Results and the discussion are the two critical </w:t>
      </w:r>
      <w:r w:rsidR="00811342">
        <w:t xml:space="preserve">parts of this research work as </w:t>
      </w:r>
      <w:r w:rsidR="00811342">
        <w:lastRenderedPageBreak/>
        <w:t xml:space="preserve">they further </w:t>
      </w:r>
      <w:r w:rsidR="00386C15">
        <w:t>help</w:t>
      </w:r>
      <w:r w:rsidR="00811342">
        <w:t xml:space="preserve"> to make inferences about the actual form of consideration. </w:t>
      </w:r>
      <w:r w:rsidR="00284B72" w:rsidRPr="00DD785F">
        <w:rPr>
          <w:noProof/>
        </w:rPr>
        <w:t xml:space="preserve">The results of this research study comprised on the </w:t>
      </w:r>
      <w:r w:rsidR="00DC6C7A" w:rsidRPr="00DD785F">
        <w:rPr>
          <w:noProof/>
        </w:rPr>
        <w:t xml:space="preserve">responses of 176 nonrepetitive and nonoverlapping statements that provide useful information about the views of black women concerning to the actual issue of </w:t>
      </w:r>
      <w:r w:rsidR="004348A4" w:rsidRPr="00DD785F">
        <w:rPr>
          <w:noProof/>
        </w:rPr>
        <w:t xml:space="preserve">the gender and racial biasedness in </w:t>
      </w:r>
      <w:r w:rsidR="00DD785F" w:rsidRPr="00DD785F">
        <w:rPr>
          <w:noProof/>
        </w:rPr>
        <w:t xml:space="preserve">a </w:t>
      </w:r>
      <w:r w:rsidR="004348A4" w:rsidRPr="00DD785F">
        <w:rPr>
          <w:noProof/>
        </w:rPr>
        <w:t>workplace setting.</w:t>
      </w:r>
      <w:r w:rsidR="004348A4">
        <w:t xml:space="preserve"> </w:t>
      </w:r>
      <w:r w:rsidR="00FA0320">
        <w:t xml:space="preserve">Specific elements of stereotyping regarding </w:t>
      </w:r>
      <w:r w:rsidR="000C3B42">
        <w:t xml:space="preserve">racial microaggression explored through the statements shared by the black women working in different corporate organizations at different levels of leadership positions. </w:t>
      </w:r>
      <w:r w:rsidR="00181A9B">
        <w:t xml:space="preserve">The results of this research study </w:t>
      </w:r>
      <w:r w:rsidR="00E55631">
        <w:t>help</w:t>
      </w:r>
      <w:r w:rsidR="00181A9B">
        <w:t xml:space="preserve"> to identify the </w:t>
      </w:r>
      <w:r w:rsidR="006F2C9D">
        <w:t xml:space="preserve">working problems for the black women through the different existing forms of microaggression experiences. </w:t>
      </w:r>
      <w:r w:rsidR="00E55631">
        <w:t xml:space="preserve">This form of knowledge also helps to determine the factors that restrict the approach of career development for the women referring to the idea of organizational leadership. </w:t>
      </w:r>
    </w:p>
    <w:p w14:paraId="44A1C2A4" w14:textId="5F0E3F77" w:rsidR="009A2516" w:rsidRDefault="009A2516" w:rsidP="002D35C3">
      <w:pPr>
        <w:ind w:firstLine="0"/>
        <w:jc w:val="center"/>
      </w:pPr>
      <w:r>
        <w:t>Conclusion</w:t>
      </w:r>
    </w:p>
    <w:p w14:paraId="40A5ACBF" w14:textId="4FF08D2D" w:rsidR="00F55ADF" w:rsidRDefault="00F55ADF" w:rsidP="00F55ADF">
      <w:pPr>
        <w:ind w:firstLine="0"/>
      </w:pPr>
      <w:r>
        <w:tab/>
        <w:t xml:space="preserve">To conclude the </w:t>
      </w:r>
      <w:r w:rsidR="00170019">
        <w:t xml:space="preserve">discussion about the </w:t>
      </w:r>
      <w:r w:rsidR="00E84BD0">
        <w:t>critical analysis of the research work, it is important to mention that the main focus of this form of critique is to evaluate the existing organizational position for the women</w:t>
      </w:r>
      <w:r w:rsidR="0064532A">
        <w:t>. This sort of analysis further helps</w:t>
      </w:r>
      <w:r w:rsidR="00E84BD0">
        <w:t xml:space="preserve"> to explore the role of men</w:t>
      </w:r>
      <w:r w:rsidR="001B3607">
        <w:t xml:space="preserve"> and women as the restricted entity concerning the aspect of career advancement for the leadership position. </w:t>
      </w:r>
      <w:r w:rsidR="00E25DA6">
        <w:t xml:space="preserve">Detailed analysis of this research work </w:t>
      </w:r>
      <w:r w:rsidR="00CD1C8A">
        <w:t>makes</w:t>
      </w:r>
      <w:r w:rsidR="00E25DA6">
        <w:t xml:space="preserve"> it easy to explore specific and significant strengths and weaknesses of </w:t>
      </w:r>
      <w:r w:rsidR="00CD1C8A">
        <w:t xml:space="preserve">the article. </w:t>
      </w:r>
      <w:r w:rsidR="00AB21FC">
        <w:t>The main strength of this research work is that it effectively focus</w:t>
      </w:r>
      <w:r w:rsidR="000C779C">
        <w:t>ed</w:t>
      </w:r>
      <w:r w:rsidR="00AB21FC">
        <w:t xml:space="preserve"> the responses of the most relevant sample </w:t>
      </w:r>
      <w:r w:rsidR="00DD785F">
        <w:rPr>
          <w:noProof/>
        </w:rPr>
        <w:t>established</w:t>
      </w:r>
      <w:r w:rsidR="008B54AC">
        <w:t xml:space="preserve"> in the form of black women who are working for different corporate organizations at the high level of leadership position.</w:t>
      </w:r>
      <w:r w:rsidR="00264976">
        <w:t xml:space="preserve"> </w:t>
      </w:r>
      <w:r w:rsidR="00463A49">
        <w:t>The main weakness of this research article is that it only consider</w:t>
      </w:r>
      <w:r w:rsidR="00896B67">
        <w:t>ed</w:t>
      </w:r>
      <w:r w:rsidR="00463A49">
        <w:t xml:space="preserve"> </w:t>
      </w:r>
      <w:r w:rsidR="00DD785F">
        <w:t xml:space="preserve">the </w:t>
      </w:r>
      <w:r w:rsidR="00EF7A71" w:rsidRPr="00DD785F">
        <w:rPr>
          <w:noProof/>
        </w:rPr>
        <w:t>purposive</w:t>
      </w:r>
      <w:r w:rsidR="00EF7A71">
        <w:t xml:space="preserve"> criterion to determine the concern of the related entity that might not represent the concerns of the entire group </w:t>
      </w:r>
      <w:r w:rsidR="00EF7A71" w:rsidRPr="00DD785F">
        <w:rPr>
          <w:noProof/>
        </w:rPr>
        <w:t xml:space="preserve">in </w:t>
      </w:r>
      <w:r w:rsidR="00DD785F" w:rsidRPr="00DD785F">
        <w:rPr>
          <w:noProof/>
        </w:rPr>
        <w:t xml:space="preserve">an </w:t>
      </w:r>
      <w:r w:rsidR="00EF7A71" w:rsidRPr="00DD785F">
        <w:rPr>
          <w:noProof/>
        </w:rPr>
        <w:t>appropriate</w:t>
      </w:r>
      <w:r w:rsidR="00EF7A71">
        <w:t xml:space="preserve"> manner. </w:t>
      </w:r>
      <w:r w:rsidR="008B54AC">
        <w:t xml:space="preserve"> </w:t>
      </w:r>
      <w:bookmarkStart w:id="0" w:name="_GoBack"/>
      <w:bookmarkEnd w:id="0"/>
    </w:p>
    <w:p w14:paraId="642D6ED6" w14:textId="77777777" w:rsidR="00CE78F1" w:rsidRDefault="00CE78F1">
      <w:pPr>
        <w:spacing w:line="240" w:lineRule="auto"/>
        <w:ind w:firstLine="0"/>
      </w:pPr>
      <w:r>
        <w:br w:type="page"/>
      </w:r>
    </w:p>
    <w:p w14:paraId="191390C8" w14:textId="1241D442" w:rsidR="00A701EA" w:rsidRDefault="00CE78F1" w:rsidP="002D35C3">
      <w:pPr>
        <w:ind w:firstLine="0"/>
        <w:jc w:val="center"/>
      </w:pPr>
      <w:r>
        <w:lastRenderedPageBreak/>
        <w:t>References</w:t>
      </w:r>
    </w:p>
    <w:p w14:paraId="75C21310" w14:textId="77777777" w:rsidR="00B3349C" w:rsidRPr="00B3349C" w:rsidRDefault="00CE78F1" w:rsidP="00B3349C">
      <w:pPr>
        <w:pStyle w:val="Bibliography"/>
      </w:pPr>
      <w:r>
        <w:fldChar w:fldCharType="begin"/>
      </w:r>
      <w:r>
        <w:instrText xml:space="preserve"> ADDIN ZOTERO_BIBL {"uncited":[],"omitted":[],"custom":[]} CSL_BIBLIOGRAPHY </w:instrText>
      </w:r>
      <w:r>
        <w:fldChar w:fldCharType="separate"/>
      </w:r>
      <w:r w:rsidR="00B3349C" w:rsidRPr="00B3349C">
        <w:t xml:space="preserve">Elias, E. (2018). Lessons learned from women in leadership positions. </w:t>
      </w:r>
      <w:r w:rsidR="00B3349C" w:rsidRPr="00B3349C">
        <w:rPr>
          <w:i/>
          <w:iCs/>
        </w:rPr>
        <w:t>Work</w:t>
      </w:r>
      <w:r w:rsidR="00B3349C" w:rsidRPr="00B3349C">
        <w:t>, (Preprint), 1–7.</w:t>
      </w:r>
    </w:p>
    <w:p w14:paraId="31623C15" w14:textId="77777777" w:rsidR="00B3349C" w:rsidRPr="00B3349C" w:rsidRDefault="00B3349C" w:rsidP="00B3349C">
      <w:pPr>
        <w:pStyle w:val="Bibliography"/>
      </w:pPr>
      <w:r w:rsidRPr="00B3349C">
        <w:t xml:space="preserve">Holder, A., Jackson, M. A., &amp; Ponterotto, J. G. (2015). Racial microaggression experiences and coping strategies of Black women in corporate leadership. </w:t>
      </w:r>
      <w:r w:rsidRPr="00B3349C">
        <w:rPr>
          <w:i/>
          <w:iCs/>
        </w:rPr>
        <w:t>Qualitative Psychology</w:t>
      </w:r>
      <w:r w:rsidRPr="00B3349C">
        <w:t xml:space="preserve">, </w:t>
      </w:r>
      <w:r w:rsidRPr="00B3349C">
        <w:rPr>
          <w:i/>
          <w:iCs/>
        </w:rPr>
        <w:t>2</w:t>
      </w:r>
      <w:r w:rsidRPr="00B3349C">
        <w:t>(2), 164.</w:t>
      </w:r>
    </w:p>
    <w:p w14:paraId="20A7C16E" w14:textId="77777777" w:rsidR="00B3349C" w:rsidRPr="00B3349C" w:rsidRDefault="00B3349C" w:rsidP="00B3349C">
      <w:pPr>
        <w:pStyle w:val="Bibliography"/>
      </w:pPr>
      <w:r w:rsidRPr="00B3349C">
        <w:t xml:space="preserve">Jonsen, K., Maznevski, M. L., &amp; Schneider, S. C. (2010). Gender differences in leadership–believing is seeing: implications for managing diversity. </w:t>
      </w:r>
      <w:r w:rsidRPr="00B3349C">
        <w:rPr>
          <w:i/>
          <w:iCs/>
        </w:rPr>
        <w:t>Equality, Diversity and Inclusion: An International Journal</w:t>
      </w:r>
      <w:r w:rsidRPr="00B3349C">
        <w:t xml:space="preserve">, </w:t>
      </w:r>
      <w:r w:rsidRPr="00B3349C">
        <w:rPr>
          <w:i/>
          <w:iCs/>
        </w:rPr>
        <w:t>29</w:t>
      </w:r>
      <w:r w:rsidRPr="00B3349C">
        <w:t>(6), 549–572.</w:t>
      </w:r>
    </w:p>
    <w:p w14:paraId="027890BE" w14:textId="5EB45D98" w:rsidR="00CE78F1" w:rsidRDefault="00CE78F1" w:rsidP="00CE78F1">
      <w:pPr>
        <w:ind w:firstLine="0"/>
      </w:pPr>
      <w:r>
        <w:fldChar w:fldCharType="end"/>
      </w:r>
    </w:p>
    <w:p w14:paraId="2A57C0BC" w14:textId="77777777" w:rsidR="004316D0" w:rsidRDefault="004316D0" w:rsidP="002D35C3">
      <w:pPr>
        <w:ind w:firstLine="0"/>
      </w:pPr>
    </w:p>
    <w:p w14:paraId="0389B4C2" w14:textId="77777777" w:rsidR="002730E8" w:rsidRDefault="00090B44" w:rsidP="002D35C3">
      <w:r>
        <w:t xml:space="preserve"> </w:t>
      </w:r>
      <w:r w:rsidR="00230E9F">
        <w:t xml:space="preserve"> </w:t>
      </w:r>
      <w:r w:rsidR="00C35323">
        <w:t xml:space="preserve"> </w:t>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EE01E" w14:textId="77777777" w:rsidR="003E240C" w:rsidRDefault="003E240C">
      <w:pPr>
        <w:spacing w:line="240" w:lineRule="auto"/>
      </w:pPr>
      <w:r>
        <w:separator/>
      </w:r>
    </w:p>
  </w:endnote>
  <w:endnote w:type="continuationSeparator" w:id="0">
    <w:p w14:paraId="22E0DA40" w14:textId="77777777" w:rsidR="003E240C" w:rsidRDefault="003E2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A32DA" w14:textId="77777777" w:rsidR="003E240C" w:rsidRDefault="003E240C">
      <w:pPr>
        <w:spacing w:line="240" w:lineRule="auto"/>
      </w:pPr>
      <w:r>
        <w:separator/>
      </w:r>
    </w:p>
  </w:footnote>
  <w:footnote w:type="continuationSeparator" w:id="0">
    <w:p w14:paraId="512885E7" w14:textId="77777777" w:rsidR="003E240C" w:rsidRDefault="003E24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54D94D96" w14:textId="014B6544" w:rsidR="00BF3C39" w:rsidRDefault="00996E77">
    <w:pPr>
      <w:pStyle w:val="Header"/>
      <w:ind w:right="360" w:firstLine="0"/>
    </w:pPr>
    <w:r>
      <w:t>BUSINESS AND MANAGEMENT</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2A66A949" w:rsidR="002A2A03" w:rsidRDefault="002A2A03">
    <w:pPr>
      <w:ind w:right="360" w:firstLine="0"/>
    </w:pPr>
    <w:r>
      <w:t xml:space="preserve">Running </w:t>
    </w:r>
    <w:r w:rsidR="00061807">
      <w:t xml:space="preserve">head: </w:t>
    </w:r>
    <w:r w:rsidR="00996E77">
      <w:t>BUSINESS AND MANAGEMENT</w:t>
    </w:r>
    <w:r w:rsidR="00996E7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1485"/>
    <w:rsid w:val="00003A1C"/>
    <w:rsid w:val="00005329"/>
    <w:rsid w:val="0000665C"/>
    <w:rsid w:val="00006A1D"/>
    <w:rsid w:val="0000793A"/>
    <w:rsid w:val="000113EB"/>
    <w:rsid w:val="00014F54"/>
    <w:rsid w:val="00015999"/>
    <w:rsid w:val="00015C57"/>
    <w:rsid w:val="00015D02"/>
    <w:rsid w:val="00016241"/>
    <w:rsid w:val="000208F0"/>
    <w:rsid w:val="00022F1D"/>
    <w:rsid w:val="00024636"/>
    <w:rsid w:val="00024A1D"/>
    <w:rsid w:val="00024B1D"/>
    <w:rsid w:val="00025DBA"/>
    <w:rsid w:val="000268A9"/>
    <w:rsid w:val="0003053A"/>
    <w:rsid w:val="00030A78"/>
    <w:rsid w:val="00031005"/>
    <w:rsid w:val="000318C0"/>
    <w:rsid w:val="00033269"/>
    <w:rsid w:val="00033C7F"/>
    <w:rsid w:val="000359D5"/>
    <w:rsid w:val="00036A4E"/>
    <w:rsid w:val="0003703C"/>
    <w:rsid w:val="00037E1A"/>
    <w:rsid w:val="00040EB9"/>
    <w:rsid w:val="000426EE"/>
    <w:rsid w:val="000438B5"/>
    <w:rsid w:val="00043F00"/>
    <w:rsid w:val="00043FCB"/>
    <w:rsid w:val="00044805"/>
    <w:rsid w:val="00044B8D"/>
    <w:rsid w:val="0004672B"/>
    <w:rsid w:val="00046FAC"/>
    <w:rsid w:val="00046FCD"/>
    <w:rsid w:val="00050BA1"/>
    <w:rsid w:val="0005200C"/>
    <w:rsid w:val="00052E4F"/>
    <w:rsid w:val="000530CB"/>
    <w:rsid w:val="00053310"/>
    <w:rsid w:val="000551EA"/>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2D51"/>
    <w:rsid w:val="000830A7"/>
    <w:rsid w:val="0008358F"/>
    <w:rsid w:val="0008406A"/>
    <w:rsid w:val="00084113"/>
    <w:rsid w:val="0008523E"/>
    <w:rsid w:val="00085446"/>
    <w:rsid w:val="00085AAB"/>
    <w:rsid w:val="00090B44"/>
    <w:rsid w:val="00091EA8"/>
    <w:rsid w:val="00092C15"/>
    <w:rsid w:val="000960B4"/>
    <w:rsid w:val="00096259"/>
    <w:rsid w:val="00096772"/>
    <w:rsid w:val="000968D3"/>
    <w:rsid w:val="000977D2"/>
    <w:rsid w:val="00097DC2"/>
    <w:rsid w:val="000A025A"/>
    <w:rsid w:val="000A0E80"/>
    <w:rsid w:val="000A37A8"/>
    <w:rsid w:val="000A4DF7"/>
    <w:rsid w:val="000A6946"/>
    <w:rsid w:val="000A69D4"/>
    <w:rsid w:val="000A6C8B"/>
    <w:rsid w:val="000A7E58"/>
    <w:rsid w:val="000B0A32"/>
    <w:rsid w:val="000B0D92"/>
    <w:rsid w:val="000B238A"/>
    <w:rsid w:val="000B307A"/>
    <w:rsid w:val="000B3479"/>
    <w:rsid w:val="000B505F"/>
    <w:rsid w:val="000B52E1"/>
    <w:rsid w:val="000B7A8B"/>
    <w:rsid w:val="000C0AE5"/>
    <w:rsid w:val="000C1404"/>
    <w:rsid w:val="000C29DA"/>
    <w:rsid w:val="000C31C0"/>
    <w:rsid w:val="000C3B42"/>
    <w:rsid w:val="000C5282"/>
    <w:rsid w:val="000C71AB"/>
    <w:rsid w:val="000C779C"/>
    <w:rsid w:val="000C7E56"/>
    <w:rsid w:val="000D0571"/>
    <w:rsid w:val="000D1034"/>
    <w:rsid w:val="000D1BFC"/>
    <w:rsid w:val="000D2C47"/>
    <w:rsid w:val="000D2FA6"/>
    <w:rsid w:val="000D31F1"/>
    <w:rsid w:val="000D4194"/>
    <w:rsid w:val="000D41F4"/>
    <w:rsid w:val="000D4CFB"/>
    <w:rsid w:val="000D56BB"/>
    <w:rsid w:val="000D628B"/>
    <w:rsid w:val="000D6340"/>
    <w:rsid w:val="000D7A95"/>
    <w:rsid w:val="000D7DA9"/>
    <w:rsid w:val="000E35B1"/>
    <w:rsid w:val="000E4861"/>
    <w:rsid w:val="000E584F"/>
    <w:rsid w:val="000E61F3"/>
    <w:rsid w:val="000E63C3"/>
    <w:rsid w:val="000E7A16"/>
    <w:rsid w:val="000F0A65"/>
    <w:rsid w:val="000F1168"/>
    <w:rsid w:val="000F13FD"/>
    <w:rsid w:val="000F3111"/>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802"/>
    <w:rsid w:val="00116F71"/>
    <w:rsid w:val="001177D1"/>
    <w:rsid w:val="00120607"/>
    <w:rsid w:val="00121048"/>
    <w:rsid w:val="001210EB"/>
    <w:rsid w:val="001218A4"/>
    <w:rsid w:val="0012299F"/>
    <w:rsid w:val="00122D53"/>
    <w:rsid w:val="00123039"/>
    <w:rsid w:val="00125AC0"/>
    <w:rsid w:val="001266AC"/>
    <w:rsid w:val="0012687D"/>
    <w:rsid w:val="00127014"/>
    <w:rsid w:val="001274A2"/>
    <w:rsid w:val="00127A46"/>
    <w:rsid w:val="00130BE4"/>
    <w:rsid w:val="00130D74"/>
    <w:rsid w:val="0013200E"/>
    <w:rsid w:val="00132B2D"/>
    <w:rsid w:val="0013470A"/>
    <w:rsid w:val="00134795"/>
    <w:rsid w:val="00135C10"/>
    <w:rsid w:val="00136F2D"/>
    <w:rsid w:val="00137036"/>
    <w:rsid w:val="0013706B"/>
    <w:rsid w:val="00140056"/>
    <w:rsid w:val="00141D52"/>
    <w:rsid w:val="00142230"/>
    <w:rsid w:val="001455BB"/>
    <w:rsid w:val="00146C76"/>
    <w:rsid w:val="001519ED"/>
    <w:rsid w:val="0015344C"/>
    <w:rsid w:val="00153DF4"/>
    <w:rsid w:val="001556F2"/>
    <w:rsid w:val="00156D27"/>
    <w:rsid w:val="0015794E"/>
    <w:rsid w:val="001605C5"/>
    <w:rsid w:val="0016076A"/>
    <w:rsid w:val="001609AC"/>
    <w:rsid w:val="00161182"/>
    <w:rsid w:val="0016391E"/>
    <w:rsid w:val="00163E47"/>
    <w:rsid w:val="00165F84"/>
    <w:rsid w:val="00166042"/>
    <w:rsid w:val="00166C25"/>
    <w:rsid w:val="00166EA0"/>
    <w:rsid w:val="001675BB"/>
    <w:rsid w:val="00170019"/>
    <w:rsid w:val="00172ED2"/>
    <w:rsid w:val="0017323B"/>
    <w:rsid w:val="001757F8"/>
    <w:rsid w:val="00176045"/>
    <w:rsid w:val="00177C76"/>
    <w:rsid w:val="00180695"/>
    <w:rsid w:val="00180699"/>
    <w:rsid w:val="00180D95"/>
    <w:rsid w:val="00181A9B"/>
    <w:rsid w:val="00182859"/>
    <w:rsid w:val="00183083"/>
    <w:rsid w:val="00183F99"/>
    <w:rsid w:val="00184ADB"/>
    <w:rsid w:val="001851AB"/>
    <w:rsid w:val="00187982"/>
    <w:rsid w:val="0019189C"/>
    <w:rsid w:val="001922F7"/>
    <w:rsid w:val="00192669"/>
    <w:rsid w:val="00193F55"/>
    <w:rsid w:val="00194663"/>
    <w:rsid w:val="00196374"/>
    <w:rsid w:val="00196B05"/>
    <w:rsid w:val="001970C6"/>
    <w:rsid w:val="001972EC"/>
    <w:rsid w:val="001974F7"/>
    <w:rsid w:val="00197FE6"/>
    <w:rsid w:val="001A0A79"/>
    <w:rsid w:val="001A2298"/>
    <w:rsid w:val="001A2DD3"/>
    <w:rsid w:val="001A2F9D"/>
    <w:rsid w:val="001A3A28"/>
    <w:rsid w:val="001A6683"/>
    <w:rsid w:val="001A6FC4"/>
    <w:rsid w:val="001A7891"/>
    <w:rsid w:val="001A7FEC"/>
    <w:rsid w:val="001B090A"/>
    <w:rsid w:val="001B0D17"/>
    <w:rsid w:val="001B268A"/>
    <w:rsid w:val="001B2B48"/>
    <w:rsid w:val="001B3529"/>
    <w:rsid w:val="001B3607"/>
    <w:rsid w:val="001B37AF"/>
    <w:rsid w:val="001B4818"/>
    <w:rsid w:val="001B5075"/>
    <w:rsid w:val="001B524D"/>
    <w:rsid w:val="001B5E3D"/>
    <w:rsid w:val="001B6CF7"/>
    <w:rsid w:val="001B7849"/>
    <w:rsid w:val="001C1992"/>
    <w:rsid w:val="001C20CB"/>
    <w:rsid w:val="001C2CF8"/>
    <w:rsid w:val="001C4693"/>
    <w:rsid w:val="001C52FB"/>
    <w:rsid w:val="001C767A"/>
    <w:rsid w:val="001D375C"/>
    <w:rsid w:val="001D412A"/>
    <w:rsid w:val="001D48AE"/>
    <w:rsid w:val="001D4A57"/>
    <w:rsid w:val="001D676D"/>
    <w:rsid w:val="001E22F6"/>
    <w:rsid w:val="001E2775"/>
    <w:rsid w:val="001E2A37"/>
    <w:rsid w:val="001E2D98"/>
    <w:rsid w:val="001E3624"/>
    <w:rsid w:val="001E4220"/>
    <w:rsid w:val="001E505B"/>
    <w:rsid w:val="001E7E2E"/>
    <w:rsid w:val="001F140E"/>
    <w:rsid w:val="001F237A"/>
    <w:rsid w:val="001F28F7"/>
    <w:rsid w:val="001F412E"/>
    <w:rsid w:val="001F732B"/>
    <w:rsid w:val="00203A3D"/>
    <w:rsid w:val="00206188"/>
    <w:rsid w:val="002063C1"/>
    <w:rsid w:val="0020758F"/>
    <w:rsid w:val="002100CC"/>
    <w:rsid w:val="00210198"/>
    <w:rsid w:val="002118DF"/>
    <w:rsid w:val="002129F6"/>
    <w:rsid w:val="00214E06"/>
    <w:rsid w:val="00216AD6"/>
    <w:rsid w:val="00216F22"/>
    <w:rsid w:val="002203EE"/>
    <w:rsid w:val="00220496"/>
    <w:rsid w:val="00221134"/>
    <w:rsid w:val="00221663"/>
    <w:rsid w:val="00221A9D"/>
    <w:rsid w:val="002221C5"/>
    <w:rsid w:val="002238E2"/>
    <w:rsid w:val="00225402"/>
    <w:rsid w:val="00225B45"/>
    <w:rsid w:val="00230816"/>
    <w:rsid w:val="00230AF7"/>
    <w:rsid w:val="00230E9F"/>
    <w:rsid w:val="002314D3"/>
    <w:rsid w:val="002317B3"/>
    <w:rsid w:val="0023443C"/>
    <w:rsid w:val="00237FD6"/>
    <w:rsid w:val="002415BA"/>
    <w:rsid w:val="002423EF"/>
    <w:rsid w:val="00242A27"/>
    <w:rsid w:val="0024336D"/>
    <w:rsid w:val="00243E69"/>
    <w:rsid w:val="002447EB"/>
    <w:rsid w:val="00244808"/>
    <w:rsid w:val="0024491B"/>
    <w:rsid w:val="0024520B"/>
    <w:rsid w:val="0024636E"/>
    <w:rsid w:val="002469DB"/>
    <w:rsid w:val="00246F81"/>
    <w:rsid w:val="002510B0"/>
    <w:rsid w:val="00251CA9"/>
    <w:rsid w:val="00252500"/>
    <w:rsid w:val="0025476C"/>
    <w:rsid w:val="00254D7C"/>
    <w:rsid w:val="00256835"/>
    <w:rsid w:val="00256F1A"/>
    <w:rsid w:val="00260077"/>
    <w:rsid w:val="002610CD"/>
    <w:rsid w:val="00262FB7"/>
    <w:rsid w:val="0026398B"/>
    <w:rsid w:val="002640AE"/>
    <w:rsid w:val="00264443"/>
    <w:rsid w:val="00264976"/>
    <w:rsid w:val="0026768F"/>
    <w:rsid w:val="0027083F"/>
    <w:rsid w:val="00270D6A"/>
    <w:rsid w:val="002716F3"/>
    <w:rsid w:val="002726B6"/>
    <w:rsid w:val="002727D6"/>
    <w:rsid w:val="002730E8"/>
    <w:rsid w:val="00273696"/>
    <w:rsid w:val="002738AF"/>
    <w:rsid w:val="00273EF5"/>
    <w:rsid w:val="002748D8"/>
    <w:rsid w:val="002764DE"/>
    <w:rsid w:val="00277D28"/>
    <w:rsid w:val="00280815"/>
    <w:rsid w:val="00280D16"/>
    <w:rsid w:val="00282950"/>
    <w:rsid w:val="002833F5"/>
    <w:rsid w:val="00284B72"/>
    <w:rsid w:val="00284F18"/>
    <w:rsid w:val="002862D0"/>
    <w:rsid w:val="00286434"/>
    <w:rsid w:val="0028752A"/>
    <w:rsid w:val="002877B3"/>
    <w:rsid w:val="00290622"/>
    <w:rsid w:val="002912AC"/>
    <w:rsid w:val="00292742"/>
    <w:rsid w:val="0029502E"/>
    <w:rsid w:val="0029799E"/>
    <w:rsid w:val="002A0CE0"/>
    <w:rsid w:val="002A2739"/>
    <w:rsid w:val="002A2A03"/>
    <w:rsid w:val="002B109E"/>
    <w:rsid w:val="002B1223"/>
    <w:rsid w:val="002B22D5"/>
    <w:rsid w:val="002B4917"/>
    <w:rsid w:val="002B4C65"/>
    <w:rsid w:val="002B638B"/>
    <w:rsid w:val="002B740C"/>
    <w:rsid w:val="002C000D"/>
    <w:rsid w:val="002C077C"/>
    <w:rsid w:val="002C17ED"/>
    <w:rsid w:val="002C1F1E"/>
    <w:rsid w:val="002C2F0C"/>
    <w:rsid w:val="002C5923"/>
    <w:rsid w:val="002D024C"/>
    <w:rsid w:val="002D2105"/>
    <w:rsid w:val="002D3241"/>
    <w:rsid w:val="002D35C3"/>
    <w:rsid w:val="002D45B5"/>
    <w:rsid w:val="002D51BC"/>
    <w:rsid w:val="002D580C"/>
    <w:rsid w:val="002D6524"/>
    <w:rsid w:val="002D6C86"/>
    <w:rsid w:val="002D73C8"/>
    <w:rsid w:val="002E02AF"/>
    <w:rsid w:val="002E11F4"/>
    <w:rsid w:val="002E418D"/>
    <w:rsid w:val="002E711B"/>
    <w:rsid w:val="002F01D0"/>
    <w:rsid w:val="002F1A3C"/>
    <w:rsid w:val="002F28E9"/>
    <w:rsid w:val="002F4173"/>
    <w:rsid w:val="002F4E8E"/>
    <w:rsid w:val="002F522F"/>
    <w:rsid w:val="002F5250"/>
    <w:rsid w:val="002F5C6A"/>
    <w:rsid w:val="002F6908"/>
    <w:rsid w:val="002F741B"/>
    <w:rsid w:val="002F755E"/>
    <w:rsid w:val="0030033D"/>
    <w:rsid w:val="00301302"/>
    <w:rsid w:val="00303C57"/>
    <w:rsid w:val="00305FD1"/>
    <w:rsid w:val="00306C2F"/>
    <w:rsid w:val="0030767C"/>
    <w:rsid w:val="00310997"/>
    <w:rsid w:val="00311FEB"/>
    <w:rsid w:val="003126BB"/>
    <w:rsid w:val="00312961"/>
    <w:rsid w:val="00313080"/>
    <w:rsid w:val="003146F3"/>
    <w:rsid w:val="00314C5D"/>
    <w:rsid w:val="003163A1"/>
    <w:rsid w:val="0031740E"/>
    <w:rsid w:val="00320A69"/>
    <w:rsid w:val="003211FF"/>
    <w:rsid w:val="003219D0"/>
    <w:rsid w:val="0032202B"/>
    <w:rsid w:val="003220C1"/>
    <w:rsid w:val="00322961"/>
    <w:rsid w:val="003229C4"/>
    <w:rsid w:val="00322A32"/>
    <w:rsid w:val="00323B98"/>
    <w:rsid w:val="00324EFF"/>
    <w:rsid w:val="00325489"/>
    <w:rsid w:val="00327B4F"/>
    <w:rsid w:val="0033094D"/>
    <w:rsid w:val="00331997"/>
    <w:rsid w:val="003328C0"/>
    <w:rsid w:val="0033481C"/>
    <w:rsid w:val="0033565F"/>
    <w:rsid w:val="0033721F"/>
    <w:rsid w:val="00337B06"/>
    <w:rsid w:val="00340A4D"/>
    <w:rsid w:val="003423D7"/>
    <w:rsid w:val="00342B56"/>
    <w:rsid w:val="0034583A"/>
    <w:rsid w:val="00345886"/>
    <w:rsid w:val="00346F75"/>
    <w:rsid w:val="003506BB"/>
    <w:rsid w:val="00351262"/>
    <w:rsid w:val="00354013"/>
    <w:rsid w:val="00355786"/>
    <w:rsid w:val="00356CDE"/>
    <w:rsid w:val="00356E9D"/>
    <w:rsid w:val="0036015F"/>
    <w:rsid w:val="00360889"/>
    <w:rsid w:val="00360AFB"/>
    <w:rsid w:val="00361429"/>
    <w:rsid w:val="00363E6D"/>
    <w:rsid w:val="00367B6F"/>
    <w:rsid w:val="003702A5"/>
    <w:rsid w:val="00370B47"/>
    <w:rsid w:val="003716BB"/>
    <w:rsid w:val="00372AC5"/>
    <w:rsid w:val="00373107"/>
    <w:rsid w:val="003742E3"/>
    <w:rsid w:val="00375262"/>
    <w:rsid w:val="003764B1"/>
    <w:rsid w:val="00377718"/>
    <w:rsid w:val="00380111"/>
    <w:rsid w:val="00380851"/>
    <w:rsid w:val="00382C7D"/>
    <w:rsid w:val="003855A4"/>
    <w:rsid w:val="0038577E"/>
    <w:rsid w:val="00386C15"/>
    <w:rsid w:val="00387554"/>
    <w:rsid w:val="0038756C"/>
    <w:rsid w:val="0039044F"/>
    <w:rsid w:val="003906BD"/>
    <w:rsid w:val="00390D5A"/>
    <w:rsid w:val="00391999"/>
    <w:rsid w:val="00391D6B"/>
    <w:rsid w:val="003928E6"/>
    <w:rsid w:val="003938B7"/>
    <w:rsid w:val="00394581"/>
    <w:rsid w:val="00397895"/>
    <w:rsid w:val="003A2062"/>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5A4D"/>
    <w:rsid w:val="003B6746"/>
    <w:rsid w:val="003B7E33"/>
    <w:rsid w:val="003B7F71"/>
    <w:rsid w:val="003C08D3"/>
    <w:rsid w:val="003C08EB"/>
    <w:rsid w:val="003C11BA"/>
    <w:rsid w:val="003C13AB"/>
    <w:rsid w:val="003C1A96"/>
    <w:rsid w:val="003C66CA"/>
    <w:rsid w:val="003C7227"/>
    <w:rsid w:val="003D0812"/>
    <w:rsid w:val="003D1D39"/>
    <w:rsid w:val="003D287B"/>
    <w:rsid w:val="003D2E32"/>
    <w:rsid w:val="003D3D85"/>
    <w:rsid w:val="003D485B"/>
    <w:rsid w:val="003D4FB3"/>
    <w:rsid w:val="003D535D"/>
    <w:rsid w:val="003D67B1"/>
    <w:rsid w:val="003D6BA0"/>
    <w:rsid w:val="003E240C"/>
    <w:rsid w:val="003E3197"/>
    <w:rsid w:val="003E33C1"/>
    <w:rsid w:val="003E48BB"/>
    <w:rsid w:val="003E70DA"/>
    <w:rsid w:val="003E7368"/>
    <w:rsid w:val="003F177C"/>
    <w:rsid w:val="003F2913"/>
    <w:rsid w:val="003F2D39"/>
    <w:rsid w:val="003F378D"/>
    <w:rsid w:val="003F37B8"/>
    <w:rsid w:val="003F690D"/>
    <w:rsid w:val="003F69DD"/>
    <w:rsid w:val="003F6D18"/>
    <w:rsid w:val="003F6DDF"/>
    <w:rsid w:val="004021F4"/>
    <w:rsid w:val="0040375D"/>
    <w:rsid w:val="00403C13"/>
    <w:rsid w:val="004052E3"/>
    <w:rsid w:val="00406674"/>
    <w:rsid w:val="00406E4C"/>
    <w:rsid w:val="004123AF"/>
    <w:rsid w:val="004136D2"/>
    <w:rsid w:val="0041587A"/>
    <w:rsid w:val="00415B2F"/>
    <w:rsid w:val="004178BF"/>
    <w:rsid w:val="00420432"/>
    <w:rsid w:val="004212AF"/>
    <w:rsid w:val="00421B16"/>
    <w:rsid w:val="00423C60"/>
    <w:rsid w:val="00425E67"/>
    <w:rsid w:val="004275A3"/>
    <w:rsid w:val="004316D0"/>
    <w:rsid w:val="004317BD"/>
    <w:rsid w:val="00432D30"/>
    <w:rsid w:val="004348A4"/>
    <w:rsid w:val="00434D4A"/>
    <w:rsid w:val="00434E84"/>
    <w:rsid w:val="0043582C"/>
    <w:rsid w:val="004369B2"/>
    <w:rsid w:val="00441410"/>
    <w:rsid w:val="00441DF0"/>
    <w:rsid w:val="00441E4F"/>
    <w:rsid w:val="004428DE"/>
    <w:rsid w:val="0044305E"/>
    <w:rsid w:val="004437E8"/>
    <w:rsid w:val="00443C9B"/>
    <w:rsid w:val="004450CA"/>
    <w:rsid w:val="00445175"/>
    <w:rsid w:val="004451F9"/>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3A49"/>
    <w:rsid w:val="00464B40"/>
    <w:rsid w:val="00465655"/>
    <w:rsid w:val="00465B6C"/>
    <w:rsid w:val="00465E11"/>
    <w:rsid w:val="00467304"/>
    <w:rsid w:val="0047040E"/>
    <w:rsid w:val="004708D3"/>
    <w:rsid w:val="00470944"/>
    <w:rsid w:val="0047187A"/>
    <w:rsid w:val="00472021"/>
    <w:rsid w:val="00475EF1"/>
    <w:rsid w:val="00476038"/>
    <w:rsid w:val="00476447"/>
    <w:rsid w:val="00476BE1"/>
    <w:rsid w:val="00480708"/>
    <w:rsid w:val="00480973"/>
    <w:rsid w:val="004811CA"/>
    <w:rsid w:val="004812EC"/>
    <w:rsid w:val="0048340A"/>
    <w:rsid w:val="00483866"/>
    <w:rsid w:val="00483EFC"/>
    <w:rsid w:val="00487738"/>
    <w:rsid w:val="00487B9E"/>
    <w:rsid w:val="00491590"/>
    <w:rsid w:val="00493B44"/>
    <w:rsid w:val="004944D1"/>
    <w:rsid w:val="0049645A"/>
    <w:rsid w:val="00496C87"/>
    <w:rsid w:val="004976FA"/>
    <w:rsid w:val="00497916"/>
    <w:rsid w:val="004A04F9"/>
    <w:rsid w:val="004A0F53"/>
    <w:rsid w:val="004A10B9"/>
    <w:rsid w:val="004A12F5"/>
    <w:rsid w:val="004A3B75"/>
    <w:rsid w:val="004A4191"/>
    <w:rsid w:val="004A493D"/>
    <w:rsid w:val="004A4B1E"/>
    <w:rsid w:val="004A614C"/>
    <w:rsid w:val="004A629A"/>
    <w:rsid w:val="004A65F0"/>
    <w:rsid w:val="004A79B7"/>
    <w:rsid w:val="004B0027"/>
    <w:rsid w:val="004B0638"/>
    <w:rsid w:val="004B18DB"/>
    <w:rsid w:val="004B3E92"/>
    <w:rsid w:val="004B5AA9"/>
    <w:rsid w:val="004B6244"/>
    <w:rsid w:val="004C487B"/>
    <w:rsid w:val="004C7053"/>
    <w:rsid w:val="004D2722"/>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C1C"/>
    <w:rsid w:val="004F34AA"/>
    <w:rsid w:val="004F3E6C"/>
    <w:rsid w:val="004F4DC6"/>
    <w:rsid w:val="004F5D94"/>
    <w:rsid w:val="004F61AB"/>
    <w:rsid w:val="004F6B8A"/>
    <w:rsid w:val="004F70DF"/>
    <w:rsid w:val="00500A90"/>
    <w:rsid w:val="005030BC"/>
    <w:rsid w:val="005062CE"/>
    <w:rsid w:val="0050713D"/>
    <w:rsid w:val="0050717A"/>
    <w:rsid w:val="0051014A"/>
    <w:rsid w:val="00510531"/>
    <w:rsid w:val="00510E12"/>
    <w:rsid w:val="005123A1"/>
    <w:rsid w:val="00512E15"/>
    <w:rsid w:val="00512F67"/>
    <w:rsid w:val="00515493"/>
    <w:rsid w:val="00517922"/>
    <w:rsid w:val="00521427"/>
    <w:rsid w:val="0052443D"/>
    <w:rsid w:val="00524D18"/>
    <w:rsid w:val="00524EC8"/>
    <w:rsid w:val="005256B0"/>
    <w:rsid w:val="00526DC2"/>
    <w:rsid w:val="00526F31"/>
    <w:rsid w:val="00527A62"/>
    <w:rsid w:val="00530CC5"/>
    <w:rsid w:val="00530E6B"/>
    <w:rsid w:val="005318EE"/>
    <w:rsid w:val="00531A87"/>
    <w:rsid w:val="005329F1"/>
    <w:rsid w:val="0053443B"/>
    <w:rsid w:val="00534B31"/>
    <w:rsid w:val="00535580"/>
    <w:rsid w:val="00535AE7"/>
    <w:rsid w:val="00536C3E"/>
    <w:rsid w:val="005379DE"/>
    <w:rsid w:val="00540FDA"/>
    <w:rsid w:val="00543240"/>
    <w:rsid w:val="00543645"/>
    <w:rsid w:val="00543806"/>
    <w:rsid w:val="005473A9"/>
    <w:rsid w:val="00547439"/>
    <w:rsid w:val="0054743F"/>
    <w:rsid w:val="00547498"/>
    <w:rsid w:val="00547720"/>
    <w:rsid w:val="00547EEB"/>
    <w:rsid w:val="0055086C"/>
    <w:rsid w:val="00550C8E"/>
    <w:rsid w:val="005527FF"/>
    <w:rsid w:val="00552AA6"/>
    <w:rsid w:val="005533AB"/>
    <w:rsid w:val="00553636"/>
    <w:rsid w:val="0055425E"/>
    <w:rsid w:val="005545E2"/>
    <w:rsid w:val="00554AED"/>
    <w:rsid w:val="0055538C"/>
    <w:rsid w:val="00556013"/>
    <w:rsid w:val="0055665B"/>
    <w:rsid w:val="005568C2"/>
    <w:rsid w:val="00556F3E"/>
    <w:rsid w:val="005602B3"/>
    <w:rsid w:val="0056091D"/>
    <w:rsid w:val="00560B90"/>
    <w:rsid w:val="005610FA"/>
    <w:rsid w:val="005611BF"/>
    <w:rsid w:val="0056415A"/>
    <w:rsid w:val="005652FB"/>
    <w:rsid w:val="005658D3"/>
    <w:rsid w:val="00565987"/>
    <w:rsid w:val="005663D3"/>
    <w:rsid w:val="00566B06"/>
    <w:rsid w:val="00567F1B"/>
    <w:rsid w:val="00571D08"/>
    <w:rsid w:val="00572839"/>
    <w:rsid w:val="00573CF5"/>
    <w:rsid w:val="0057473A"/>
    <w:rsid w:val="00574F6D"/>
    <w:rsid w:val="0057524B"/>
    <w:rsid w:val="00575633"/>
    <w:rsid w:val="005766E8"/>
    <w:rsid w:val="00576E13"/>
    <w:rsid w:val="00577112"/>
    <w:rsid w:val="005775E6"/>
    <w:rsid w:val="00577BD3"/>
    <w:rsid w:val="00577D43"/>
    <w:rsid w:val="005807B7"/>
    <w:rsid w:val="005811BF"/>
    <w:rsid w:val="00581874"/>
    <w:rsid w:val="00582593"/>
    <w:rsid w:val="00584D68"/>
    <w:rsid w:val="00585866"/>
    <w:rsid w:val="00585B37"/>
    <w:rsid w:val="005861EB"/>
    <w:rsid w:val="0059002B"/>
    <w:rsid w:val="005945D7"/>
    <w:rsid w:val="005956E3"/>
    <w:rsid w:val="00596D20"/>
    <w:rsid w:val="005A0401"/>
    <w:rsid w:val="005A0B42"/>
    <w:rsid w:val="005A108E"/>
    <w:rsid w:val="005A1D1D"/>
    <w:rsid w:val="005A22AB"/>
    <w:rsid w:val="005A23E6"/>
    <w:rsid w:val="005A3459"/>
    <w:rsid w:val="005A4627"/>
    <w:rsid w:val="005A5BE1"/>
    <w:rsid w:val="005A6908"/>
    <w:rsid w:val="005A72AA"/>
    <w:rsid w:val="005A762D"/>
    <w:rsid w:val="005A77F4"/>
    <w:rsid w:val="005B009B"/>
    <w:rsid w:val="005B0DBA"/>
    <w:rsid w:val="005B0DE5"/>
    <w:rsid w:val="005B13A8"/>
    <w:rsid w:val="005B3439"/>
    <w:rsid w:val="005B34A4"/>
    <w:rsid w:val="005B40E2"/>
    <w:rsid w:val="005B5367"/>
    <w:rsid w:val="005B5641"/>
    <w:rsid w:val="005B5BBF"/>
    <w:rsid w:val="005B5E30"/>
    <w:rsid w:val="005B752E"/>
    <w:rsid w:val="005B7E2E"/>
    <w:rsid w:val="005C0416"/>
    <w:rsid w:val="005C23F6"/>
    <w:rsid w:val="005C4FFD"/>
    <w:rsid w:val="005C5204"/>
    <w:rsid w:val="005C6DFA"/>
    <w:rsid w:val="005D1404"/>
    <w:rsid w:val="005D4A68"/>
    <w:rsid w:val="005D5016"/>
    <w:rsid w:val="005D5E9F"/>
    <w:rsid w:val="005D72C2"/>
    <w:rsid w:val="005E0EAE"/>
    <w:rsid w:val="005E1120"/>
    <w:rsid w:val="005E168F"/>
    <w:rsid w:val="005E4394"/>
    <w:rsid w:val="005E6C14"/>
    <w:rsid w:val="005E7016"/>
    <w:rsid w:val="005F147C"/>
    <w:rsid w:val="005F28F9"/>
    <w:rsid w:val="005F2DD5"/>
    <w:rsid w:val="005F3DFF"/>
    <w:rsid w:val="005F3FAF"/>
    <w:rsid w:val="005F4610"/>
    <w:rsid w:val="005F5094"/>
    <w:rsid w:val="005F5275"/>
    <w:rsid w:val="005F6C0E"/>
    <w:rsid w:val="006012F7"/>
    <w:rsid w:val="00601C7D"/>
    <w:rsid w:val="00605C50"/>
    <w:rsid w:val="00605F5C"/>
    <w:rsid w:val="0060731C"/>
    <w:rsid w:val="006077F4"/>
    <w:rsid w:val="00610E77"/>
    <w:rsid w:val="00613FE1"/>
    <w:rsid w:val="00614578"/>
    <w:rsid w:val="00615A12"/>
    <w:rsid w:val="00616BAC"/>
    <w:rsid w:val="00616F72"/>
    <w:rsid w:val="006170E4"/>
    <w:rsid w:val="0061764F"/>
    <w:rsid w:val="0062087B"/>
    <w:rsid w:val="006213E0"/>
    <w:rsid w:val="00621B2F"/>
    <w:rsid w:val="00621F86"/>
    <w:rsid w:val="00622C00"/>
    <w:rsid w:val="006240AA"/>
    <w:rsid w:val="006240BD"/>
    <w:rsid w:val="006260D8"/>
    <w:rsid w:val="00626638"/>
    <w:rsid w:val="0062735C"/>
    <w:rsid w:val="00630ECD"/>
    <w:rsid w:val="006317ED"/>
    <w:rsid w:val="00633634"/>
    <w:rsid w:val="006351D3"/>
    <w:rsid w:val="00635829"/>
    <w:rsid w:val="006359EC"/>
    <w:rsid w:val="006361EC"/>
    <w:rsid w:val="00637CEA"/>
    <w:rsid w:val="00641193"/>
    <w:rsid w:val="00642667"/>
    <w:rsid w:val="00642873"/>
    <w:rsid w:val="006449A6"/>
    <w:rsid w:val="00645088"/>
    <w:rsid w:val="0064532A"/>
    <w:rsid w:val="00645447"/>
    <w:rsid w:val="00646A27"/>
    <w:rsid w:val="00647273"/>
    <w:rsid w:val="006475F9"/>
    <w:rsid w:val="00651675"/>
    <w:rsid w:val="0065357B"/>
    <w:rsid w:val="00653B0D"/>
    <w:rsid w:val="006561B2"/>
    <w:rsid w:val="00657D54"/>
    <w:rsid w:val="00660CE1"/>
    <w:rsid w:val="00661C59"/>
    <w:rsid w:val="00661C8A"/>
    <w:rsid w:val="006629FC"/>
    <w:rsid w:val="00663419"/>
    <w:rsid w:val="00664D93"/>
    <w:rsid w:val="00665D38"/>
    <w:rsid w:val="0067039C"/>
    <w:rsid w:val="00672E20"/>
    <w:rsid w:val="00673B58"/>
    <w:rsid w:val="00673C67"/>
    <w:rsid w:val="00674786"/>
    <w:rsid w:val="00675F51"/>
    <w:rsid w:val="0067738C"/>
    <w:rsid w:val="00677773"/>
    <w:rsid w:val="00677F90"/>
    <w:rsid w:val="006803F0"/>
    <w:rsid w:val="00680C62"/>
    <w:rsid w:val="0068147C"/>
    <w:rsid w:val="00681CAA"/>
    <w:rsid w:val="00681DB8"/>
    <w:rsid w:val="00681F6A"/>
    <w:rsid w:val="006847DF"/>
    <w:rsid w:val="00685421"/>
    <w:rsid w:val="00685A88"/>
    <w:rsid w:val="006869D1"/>
    <w:rsid w:val="006877E5"/>
    <w:rsid w:val="00690EED"/>
    <w:rsid w:val="006911CC"/>
    <w:rsid w:val="00691760"/>
    <w:rsid w:val="0069291B"/>
    <w:rsid w:val="00692B06"/>
    <w:rsid w:val="00693AB2"/>
    <w:rsid w:val="00694BC6"/>
    <w:rsid w:val="00694EE2"/>
    <w:rsid w:val="006955B6"/>
    <w:rsid w:val="006972D1"/>
    <w:rsid w:val="00697A0B"/>
    <w:rsid w:val="006A1489"/>
    <w:rsid w:val="006A1E47"/>
    <w:rsid w:val="006A2218"/>
    <w:rsid w:val="006A346D"/>
    <w:rsid w:val="006A4703"/>
    <w:rsid w:val="006A48E2"/>
    <w:rsid w:val="006A4ED3"/>
    <w:rsid w:val="006B028B"/>
    <w:rsid w:val="006B0A6E"/>
    <w:rsid w:val="006B2BB9"/>
    <w:rsid w:val="006B395D"/>
    <w:rsid w:val="006B6FB7"/>
    <w:rsid w:val="006B7D38"/>
    <w:rsid w:val="006B7E4F"/>
    <w:rsid w:val="006C0653"/>
    <w:rsid w:val="006C1BA5"/>
    <w:rsid w:val="006C6535"/>
    <w:rsid w:val="006C7A67"/>
    <w:rsid w:val="006D0374"/>
    <w:rsid w:val="006D2DB1"/>
    <w:rsid w:val="006D31E9"/>
    <w:rsid w:val="006D3D8B"/>
    <w:rsid w:val="006D78C7"/>
    <w:rsid w:val="006E1165"/>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2C9D"/>
    <w:rsid w:val="006F34CC"/>
    <w:rsid w:val="006F4627"/>
    <w:rsid w:val="006F4AEB"/>
    <w:rsid w:val="006F6735"/>
    <w:rsid w:val="0070053A"/>
    <w:rsid w:val="0070062A"/>
    <w:rsid w:val="007043A6"/>
    <w:rsid w:val="007046D4"/>
    <w:rsid w:val="007048EB"/>
    <w:rsid w:val="0071244E"/>
    <w:rsid w:val="00713BC2"/>
    <w:rsid w:val="00715452"/>
    <w:rsid w:val="0071735E"/>
    <w:rsid w:val="007173AD"/>
    <w:rsid w:val="00721023"/>
    <w:rsid w:val="00722C05"/>
    <w:rsid w:val="00723376"/>
    <w:rsid w:val="00723F22"/>
    <w:rsid w:val="007241A7"/>
    <w:rsid w:val="00726C2D"/>
    <w:rsid w:val="00727FA7"/>
    <w:rsid w:val="007301CD"/>
    <w:rsid w:val="00731E4E"/>
    <w:rsid w:val="007330AE"/>
    <w:rsid w:val="00733F03"/>
    <w:rsid w:val="0073417E"/>
    <w:rsid w:val="00734852"/>
    <w:rsid w:val="007358E0"/>
    <w:rsid w:val="00735ECF"/>
    <w:rsid w:val="007367D3"/>
    <w:rsid w:val="007368BF"/>
    <w:rsid w:val="00736A31"/>
    <w:rsid w:val="00737ADA"/>
    <w:rsid w:val="0074015E"/>
    <w:rsid w:val="00740181"/>
    <w:rsid w:val="00740274"/>
    <w:rsid w:val="0074028C"/>
    <w:rsid w:val="00740D31"/>
    <w:rsid w:val="00741ADD"/>
    <w:rsid w:val="00744906"/>
    <w:rsid w:val="00744DC7"/>
    <w:rsid w:val="007450E0"/>
    <w:rsid w:val="007465DB"/>
    <w:rsid w:val="0075008F"/>
    <w:rsid w:val="00750AE9"/>
    <w:rsid w:val="007549AB"/>
    <w:rsid w:val="00756195"/>
    <w:rsid w:val="007569E2"/>
    <w:rsid w:val="00756DE7"/>
    <w:rsid w:val="00761BB8"/>
    <w:rsid w:val="0076319C"/>
    <w:rsid w:val="007634F0"/>
    <w:rsid w:val="00763617"/>
    <w:rsid w:val="00763B57"/>
    <w:rsid w:val="00764EF3"/>
    <w:rsid w:val="00766EC6"/>
    <w:rsid w:val="007715B5"/>
    <w:rsid w:val="00771B85"/>
    <w:rsid w:val="00772CF3"/>
    <w:rsid w:val="00773B2F"/>
    <w:rsid w:val="00774297"/>
    <w:rsid w:val="00774F27"/>
    <w:rsid w:val="00775178"/>
    <w:rsid w:val="00775DA1"/>
    <w:rsid w:val="0077674D"/>
    <w:rsid w:val="00777111"/>
    <w:rsid w:val="00777246"/>
    <w:rsid w:val="0077765E"/>
    <w:rsid w:val="00780E16"/>
    <w:rsid w:val="007822A4"/>
    <w:rsid w:val="007839DA"/>
    <w:rsid w:val="00783D6B"/>
    <w:rsid w:val="00785726"/>
    <w:rsid w:val="0078579D"/>
    <w:rsid w:val="00785833"/>
    <w:rsid w:val="0078605F"/>
    <w:rsid w:val="00786564"/>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F69"/>
    <w:rsid w:val="007B14C9"/>
    <w:rsid w:val="007B2346"/>
    <w:rsid w:val="007B59E9"/>
    <w:rsid w:val="007B64F3"/>
    <w:rsid w:val="007B6697"/>
    <w:rsid w:val="007B7FF5"/>
    <w:rsid w:val="007C1C6D"/>
    <w:rsid w:val="007C1DCF"/>
    <w:rsid w:val="007C2F64"/>
    <w:rsid w:val="007C373E"/>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13B"/>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05B65"/>
    <w:rsid w:val="00811342"/>
    <w:rsid w:val="00813518"/>
    <w:rsid w:val="00813C82"/>
    <w:rsid w:val="00814184"/>
    <w:rsid w:val="008142E9"/>
    <w:rsid w:val="008150D3"/>
    <w:rsid w:val="00815780"/>
    <w:rsid w:val="008159EF"/>
    <w:rsid w:val="0081668B"/>
    <w:rsid w:val="00817714"/>
    <w:rsid w:val="00820CB0"/>
    <w:rsid w:val="00821F20"/>
    <w:rsid w:val="008220A5"/>
    <w:rsid w:val="00822542"/>
    <w:rsid w:val="00822DE5"/>
    <w:rsid w:val="00823779"/>
    <w:rsid w:val="00823A4B"/>
    <w:rsid w:val="00824693"/>
    <w:rsid w:val="008247A3"/>
    <w:rsid w:val="00825AB8"/>
    <w:rsid w:val="0082751D"/>
    <w:rsid w:val="0082763F"/>
    <w:rsid w:val="008311A2"/>
    <w:rsid w:val="008318F5"/>
    <w:rsid w:val="0083333F"/>
    <w:rsid w:val="00833FA6"/>
    <w:rsid w:val="00835419"/>
    <w:rsid w:val="00835C63"/>
    <w:rsid w:val="00836DFC"/>
    <w:rsid w:val="00837541"/>
    <w:rsid w:val="00840231"/>
    <w:rsid w:val="008406DF"/>
    <w:rsid w:val="008411CB"/>
    <w:rsid w:val="00841796"/>
    <w:rsid w:val="008425A4"/>
    <w:rsid w:val="0084397F"/>
    <w:rsid w:val="0084643D"/>
    <w:rsid w:val="008478A4"/>
    <w:rsid w:val="00852BFC"/>
    <w:rsid w:val="0085381A"/>
    <w:rsid w:val="00855A7F"/>
    <w:rsid w:val="00856452"/>
    <w:rsid w:val="00856705"/>
    <w:rsid w:val="00857514"/>
    <w:rsid w:val="00857614"/>
    <w:rsid w:val="0086112D"/>
    <w:rsid w:val="00861508"/>
    <w:rsid w:val="008625C7"/>
    <w:rsid w:val="00864493"/>
    <w:rsid w:val="008644EF"/>
    <w:rsid w:val="008664A0"/>
    <w:rsid w:val="00866B4B"/>
    <w:rsid w:val="00867CC8"/>
    <w:rsid w:val="00871B82"/>
    <w:rsid w:val="00871F27"/>
    <w:rsid w:val="00872875"/>
    <w:rsid w:val="008731D9"/>
    <w:rsid w:val="0087420B"/>
    <w:rsid w:val="00875315"/>
    <w:rsid w:val="00875670"/>
    <w:rsid w:val="00877886"/>
    <w:rsid w:val="008800A2"/>
    <w:rsid w:val="008813AB"/>
    <w:rsid w:val="00881D17"/>
    <w:rsid w:val="00882114"/>
    <w:rsid w:val="00884CCB"/>
    <w:rsid w:val="00884E6D"/>
    <w:rsid w:val="00884E9E"/>
    <w:rsid w:val="0088586C"/>
    <w:rsid w:val="00887916"/>
    <w:rsid w:val="0089130E"/>
    <w:rsid w:val="008920BD"/>
    <w:rsid w:val="008924ED"/>
    <w:rsid w:val="00893445"/>
    <w:rsid w:val="00893E29"/>
    <w:rsid w:val="00894A30"/>
    <w:rsid w:val="00896820"/>
    <w:rsid w:val="00896B67"/>
    <w:rsid w:val="00896F06"/>
    <w:rsid w:val="00897617"/>
    <w:rsid w:val="00897C74"/>
    <w:rsid w:val="008A0A68"/>
    <w:rsid w:val="008A14DA"/>
    <w:rsid w:val="008A3307"/>
    <w:rsid w:val="008A365C"/>
    <w:rsid w:val="008A3B85"/>
    <w:rsid w:val="008A6F5F"/>
    <w:rsid w:val="008B14F6"/>
    <w:rsid w:val="008B24BA"/>
    <w:rsid w:val="008B2541"/>
    <w:rsid w:val="008B3383"/>
    <w:rsid w:val="008B3F7A"/>
    <w:rsid w:val="008B54AC"/>
    <w:rsid w:val="008B5A04"/>
    <w:rsid w:val="008B6BDE"/>
    <w:rsid w:val="008B72F1"/>
    <w:rsid w:val="008B731E"/>
    <w:rsid w:val="008B77BB"/>
    <w:rsid w:val="008B7DCD"/>
    <w:rsid w:val="008C2800"/>
    <w:rsid w:val="008C355B"/>
    <w:rsid w:val="008C411F"/>
    <w:rsid w:val="008C4F2D"/>
    <w:rsid w:val="008C51F1"/>
    <w:rsid w:val="008C7EC0"/>
    <w:rsid w:val="008D0F01"/>
    <w:rsid w:val="008D16CE"/>
    <w:rsid w:val="008D4BA4"/>
    <w:rsid w:val="008D5475"/>
    <w:rsid w:val="008D6184"/>
    <w:rsid w:val="008D7664"/>
    <w:rsid w:val="008E0DC6"/>
    <w:rsid w:val="008E3838"/>
    <w:rsid w:val="008E3FBC"/>
    <w:rsid w:val="008F1829"/>
    <w:rsid w:val="008F2561"/>
    <w:rsid w:val="008F29FB"/>
    <w:rsid w:val="008F3ACD"/>
    <w:rsid w:val="008F4602"/>
    <w:rsid w:val="008F4EFB"/>
    <w:rsid w:val="008F58E9"/>
    <w:rsid w:val="008F5DC2"/>
    <w:rsid w:val="008F72B4"/>
    <w:rsid w:val="008F752E"/>
    <w:rsid w:val="008F7785"/>
    <w:rsid w:val="00900123"/>
    <w:rsid w:val="00901DC3"/>
    <w:rsid w:val="00902675"/>
    <w:rsid w:val="00905176"/>
    <w:rsid w:val="00905D5F"/>
    <w:rsid w:val="00906F00"/>
    <w:rsid w:val="009114E4"/>
    <w:rsid w:val="009118DF"/>
    <w:rsid w:val="009205C0"/>
    <w:rsid w:val="00920B4F"/>
    <w:rsid w:val="00921D7E"/>
    <w:rsid w:val="00922035"/>
    <w:rsid w:val="0092260C"/>
    <w:rsid w:val="00922DDB"/>
    <w:rsid w:val="00924CA1"/>
    <w:rsid w:val="0092563F"/>
    <w:rsid w:val="00927E45"/>
    <w:rsid w:val="00930C40"/>
    <w:rsid w:val="00931631"/>
    <w:rsid w:val="00932180"/>
    <w:rsid w:val="00932213"/>
    <w:rsid w:val="009338FB"/>
    <w:rsid w:val="00933B31"/>
    <w:rsid w:val="009351B8"/>
    <w:rsid w:val="00935478"/>
    <w:rsid w:val="00936570"/>
    <w:rsid w:val="009379F4"/>
    <w:rsid w:val="00940031"/>
    <w:rsid w:val="009406D7"/>
    <w:rsid w:val="00940F0A"/>
    <w:rsid w:val="009415DC"/>
    <w:rsid w:val="0094284D"/>
    <w:rsid w:val="009500DC"/>
    <w:rsid w:val="00950372"/>
    <w:rsid w:val="00951FCA"/>
    <w:rsid w:val="00952332"/>
    <w:rsid w:val="00953016"/>
    <w:rsid w:val="009530A6"/>
    <w:rsid w:val="00956A37"/>
    <w:rsid w:val="00957139"/>
    <w:rsid w:val="00957A40"/>
    <w:rsid w:val="0096099A"/>
    <w:rsid w:val="00961DAB"/>
    <w:rsid w:val="00962C90"/>
    <w:rsid w:val="0096345B"/>
    <w:rsid w:val="009645FD"/>
    <w:rsid w:val="00964E12"/>
    <w:rsid w:val="00965BBF"/>
    <w:rsid w:val="009667BC"/>
    <w:rsid w:val="00970B0F"/>
    <w:rsid w:val="00971790"/>
    <w:rsid w:val="00973BD0"/>
    <w:rsid w:val="00974890"/>
    <w:rsid w:val="0098068F"/>
    <w:rsid w:val="00980FEC"/>
    <w:rsid w:val="0098147F"/>
    <w:rsid w:val="009816FD"/>
    <w:rsid w:val="009824F3"/>
    <w:rsid w:val="009828C1"/>
    <w:rsid w:val="00985303"/>
    <w:rsid w:val="009876B8"/>
    <w:rsid w:val="00993684"/>
    <w:rsid w:val="00993D10"/>
    <w:rsid w:val="00994142"/>
    <w:rsid w:val="009954F8"/>
    <w:rsid w:val="00995AC0"/>
    <w:rsid w:val="009965A6"/>
    <w:rsid w:val="00996CE1"/>
    <w:rsid w:val="00996E77"/>
    <w:rsid w:val="00997004"/>
    <w:rsid w:val="009A2516"/>
    <w:rsid w:val="009A360D"/>
    <w:rsid w:val="009A45C3"/>
    <w:rsid w:val="009A7450"/>
    <w:rsid w:val="009A78B8"/>
    <w:rsid w:val="009B27CD"/>
    <w:rsid w:val="009B7C91"/>
    <w:rsid w:val="009B7F7E"/>
    <w:rsid w:val="009C052E"/>
    <w:rsid w:val="009C0B81"/>
    <w:rsid w:val="009C0FDF"/>
    <w:rsid w:val="009C1505"/>
    <w:rsid w:val="009C1D03"/>
    <w:rsid w:val="009C2080"/>
    <w:rsid w:val="009C2216"/>
    <w:rsid w:val="009C2895"/>
    <w:rsid w:val="009C2A63"/>
    <w:rsid w:val="009C2B69"/>
    <w:rsid w:val="009C494D"/>
    <w:rsid w:val="009C582D"/>
    <w:rsid w:val="009C6EBB"/>
    <w:rsid w:val="009D0E8B"/>
    <w:rsid w:val="009D109A"/>
    <w:rsid w:val="009D1A18"/>
    <w:rsid w:val="009D2313"/>
    <w:rsid w:val="009D27F0"/>
    <w:rsid w:val="009D2879"/>
    <w:rsid w:val="009D3501"/>
    <w:rsid w:val="009D39A0"/>
    <w:rsid w:val="009D6C89"/>
    <w:rsid w:val="009D7209"/>
    <w:rsid w:val="009D79D4"/>
    <w:rsid w:val="009E042F"/>
    <w:rsid w:val="009E141F"/>
    <w:rsid w:val="009E2BDB"/>
    <w:rsid w:val="009E309E"/>
    <w:rsid w:val="009E3D58"/>
    <w:rsid w:val="009E4592"/>
    <w:rsid w:val="009E4F3C"/>
    <w:rsid w:val="009E72F7"/>
    <w:rsid w:val="009E74EE"/>
    <w:rsid w:val="009E76EA"/>
    <w:rsid w:val="009F18AC"/>
    <w:rsid w:val="009F2480"/>
    <w:rsid w:val="009F282A"/>
    <w:rsid w:val="009F3389"/>
    <w:rsid w:val="009F3C94"/>
    <w:rsid w:val="009F5BA5"/>
    <w:rsid w:val="009F5EE3"/>
    <w:rsid w:val="009F6D38"/>
    <w:rsid w:val="009F7978"/>
    <w:rsid w:val="00A01179"/>
    <w:rsid w:val="00A011A8"/>
    <w:rsid w:val="00A0212F"/>
    <w:rsid w:val="00A02198"/>
    <w:rsid w:val="00A0512F"/>
    <w:rsid w:val="00A06EBD"/>
    <w:rsid w:val="00A07B3E"/>
    <w:rsid w:val="00A10A6A"/>
    <w:rsid w:val="00A12191"/>
    <w:rsid w:val="00A12540"/>
    <w:rsid w:val="00A15BD2"/>
    <w:rsid w:val="00A163F0"/>
    <w:rsid w:val="00A16E75"/>
    <w:rsid w:val="00A17211"/>
    <w:rsid w:val="00A20FB1"/>
    <w:rsid w:val="00A22EBF"/>
    <w:rsid w:val="00A23247"/>
    <w:rsid w:val="00A24F38"/>
    <w:rsid w:val="00A2615B"/>
    <w:rsid w:val="00A26447"/>
    <w:rsid w:val="00A26AED"/>
    <w:rsid w:val="00A27BCE"/>
    <w:rsid w:val="00A27D7E"/>
    <w:rsid w:val="00A27E15"/>
    <w:rsid w:val="00A30BA4"/>
    <w:rsid w:val="00A317C6"/>
    <w:rsid w:val="00A31BEB"/>
    <w:rsid w:val="00A3436B"/>
    <w:rsid w:val="00A34B5C"/>
    <w:rsid w:val="00A35061"/>
    <w:rsid w:val="00A36113"/>
    <w:rsid w:val="00A37BA6"/>
    <w:rsid w:val="00A4168C"/>
    <w:rsid w:val="00A4269B"/>
    <w:rsid w:val="00A426C9"/>
    <w:rsid w:val="00A44A28"/>
    <w:rsid w:val="00A453BD"/>
    <w:rsid w:val="00A461E6"/>
    <w:rsid w:val="00A462BD"/>
    <w:rsid w:val="00A4686D"/>
    <w:rsid w:val="00A475C1"/>
    <w:rsid w:val="00A47E49"/>
    <w:rsid w:val="00A47E4F"/>
    <w:rsid w:val="00A47F4A"/>
    <w:rsid w:val="00A506D4"/>
    <w:rsid w:val="00A51019"/>
    <w:rsid w:val="00A51120"/>
    <w:rsid w:val="00A52A87"/>
    <w:rsid w:val="00A54E3F"/>
    <w:rsid w:val="00A54EA5"/>
    <w:rsid w:val="00A5791C"/>
    <w:rsid w:val="00A60525"/>
    <w:rsid w:val="00A60751"/>
    <w:rsid w:val="00A609E7"/>
    <w:rsid w:val="00A60C25"/>
    <w:rsid w:val="00A62A52"/>
    <w:rsid w:val="00A6440F"/>
    <w:rsid w:val="00A6504B"/>
    <w:rsid w:val="00A65975"/>
    <w:rsid w:val="00A65CDA"/>
    <w:rsid w:val="00A701EA"/>
    <w:rsid w:val="00A708C5"/>
    <w:rsid w:val="00A73144"/>
    <w:rsid w:val="00A73D00"/>
    <w:rsid w:val="00A7613D"/>
    <w:rsid w:val="00A767C0"/>
    <w:rsid w:val="00A767D0"/>
    <w:rsid w:val="00A77EF1"/>
    <w:rsid w:val="00A77F84"/>
    <w:rsid w:val="00A805C8"/>
    <w:rsid w:val="00A8122C"/>
    <w:rsid w:val="00A81FBF"/>
    <w:rsid w:val="00A82930"/>
    <w:rsid w:val="00A82E0D"/>
    <w:rsid w:val="00A83664"/>
    <w:rsid w:val="00A84005"/>
    <w:rsid w:val="00A86849"/>
    <w:rsid w:val="00A86C1C"/>
    <w:rsid w:val="00A92200"/>
    <w:rsid w:val="00A92ED3"/>
    <w:rsid w:val="00A93784"/>
    <w:rsid w:val="00A93DDA"/>
    <w:rsid w:val="00A93F50"/>
    <w:rsid w:val="00A94DDA"/>
    <w:rsid w:val="00A9521A"/>
    <w:rsid w:val="00A959C2"/>
    <w:rsid w:val="00A976F3"/>
    <w:rsid w:val="00AA1A1E"/>
    <w:rsid w:val="00AA6CCC"/>
    <w:rsid w:val="00AB0C97"/>
    <w:rsid w:val="00AB21FC"/>
    <w:rsid w:val="00AB2834"/>
    <w:rsid w:val="00AB3EEE"/>
    <w:rsid w:val="00AB46AF"/>
    <w:rsid w:val="00AB4F38"/>
    <w:rsid w:val="00AB4FAE"/>
    <w:rsid w:val="00AB67CB"/>
    <w:rsid w:val="00AB6AD2"/>
    <w:rsid w:val="00AB7A4E"/>
    <w:rsid w:val="00AC04A8"/>
    <w:rsid w:val="00AC0FBE"/>
    <w:rsid w:val="00AC5A6D"/>
    <w:rsid w:val="00AC6EB6"/>
    <w:rsid w:val="00AC7C4B"/>
    <w:rsid w:val="00AD0054"/>
    <w:rsid w:val="00AD34F8"/>
    <w:rsid w:val="00AD38DF"/>
    <w:rsid w:val="00AD49C4"/>
    <w:rsid w:val="00AD5811"/>
    <w:rsid w:val="00AD60BA"/>
    <w:rsid w:val="00AD6D97"/>
    <w:rsid w:val="00AD7BA6"/>
    <w:rsid w:val="00AE04C2"/>
    <w:rsid w:val="00AE1477"/>
    <w:rsid w:val="00AE262E"/>
    <w:rsid w:val="00AE28EF"/>
    <w:rsid w:val="00AE3E95"/>
    <w:rsid w:val="00AE622E"/>
    <w:rsid w:val="00AF0AF3"/>
    <w:rsid w:val="00AF31D8"/>
    <w:rsid w:val="00AF3921"/>
    <w:rsid w:val="00AF44CE"/>
    <w:rsid w:val="00AF49C8"/>
    <w:rsid w:val="00AF4CD1"/>
    <w:rsid w:val="00AF59A2"/>
    <w:rsid w:val="00AF66FF"/>
    <w:rsid w:val="00B020AE"/>
    <w:rsid w:val="00B02C72"/>
    <w:rsid w:val="00B03C58"/>
    <w:rsid w:val="00B03F2C"/>
    <w:rsid w:val="00B041FF"/>
    <w:rsid w:val="00B0607F"/>
    <w:rsid w:val="00B113E5"/>
    <w:rsid w:val="00B12043"/>
    <w:rsid w:val="00B1291F"/>
    <w:rsid w:val="00B13F7F"/>
    <w:rsid w:val="00B13F9B"/>
    <w:rsid w:val="00B143C8"/>
    <w:rsid w:val="00B144BB"/>
    <w:rsid w:val="00B1710A"/>
    <w:rsid w:val="00B201A7"/>
    <w:rsid w:val="00B20962"/>
    <w:rsid w:val="00B20A11"/>
    <w:rsid w:val="00B21873"/>
    <w:rsid w:val="00B25CC9"/>
    <w:rsid w:val="00B25E19"/>
    <w:rsid w:val="00B26476"/>
    <w:rsid w:val="00B26B75"/>
    <w:rsid w:val="00B271CA"/>
    <w:rsid w:val="00B2729B"/>
    <w:rsid w:val="00B272CA"/>
    <w:rsid w:val="00B30934"/>
    <w:rsid w:val="00B3349C"/>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5062A"/>
    <w:rsid w:val="00B51130"/>
    <w:rsid w:val="00B52AB2"/>
    <w:rsid w:val="00B52C72"/>
    <w:rsid w:val="00B55621"/>
    <w:rsid w:val="00B577A6"/>
    <w:rsid w:val="00B600F2"/>
    <w:rsid w:val="00B608AA"/>
    <w:rsid w:val="00B60C43"/>
    <w:rsid w:val="00B61204"/>
    <w:rsid w:val="00B62627"/>
    <w:rsid w:val="00B6507E"/>
    <w:rsid w:val="00B659D8"/>
    <w:rsid w:val="00B65ECD"/>
    <w:rsid w:val="00B717E6"/>
    <w:rsid w:val="00B73FC2"/>
    <w:rsid w:val="00B75373"/>
    <w:rsid w:val="00B75ED3"/>
    <w:rsid w:val="00B76DBD"/>
    <w:rsid w:val="00B76F73"/>
    <w:rsid w:val="00B806B5"/>
    <w:rsid w:val="00B814E7"/>
    <w:rsid w:val="00B81905"/>
    <w:rsid w:val="00B82EA8"/>
    <w:rsid w:val="00B831B9"/>
    <w:rsid w:val="00B86913"/>
    <w:rsid w:val="00B905B2"/>
    <w:rsid w:val="00B91B6D"/>
    <w:rsid w:val="00B93A1B"/>
    <w:rsid w:val="00B95D14"/>
    <w:rsid w:val="00B9624C"/>
    <w:rsid w:val="00B963A2"/>
    <w:rsid w:val="00B9759E"/>
    <w:rsid w:val="00BA0E4A"/>
    <w:rsid w:val="00BA19EC"/>
    <w:rsid w:val="00BA2E86"/>
    <w:rsid w:val="00BA387F"/>
    <w:rsid w:val="00BA53DB"/>
    <w:rsid w:val="00BA5880"/>
    <w:rsid w:val="00BA6851"/>
    <w:rsid w:val="00BA78BD"/>
    <w:rsid w:val="00BB1B92"/>
    <w:rsid w:val="00BB1C03"/>
    <w:rsid w:val="00BB360E"/>
    <w:rsid w:val="00BB441F"/>
    <w:rsid w:val="00BB4ED1"/>
    <w:rsid w:val="00BB58A3"/>
    <w:rsid w:val="00BB6351"/>
    <w:rsid w:val="00BB6391"/>
    <w:rsid w:val="00BB67CE"/>
    <w:rsid w:val="00BC13CB"/>
    <w:rsid w:val="00BC2700"/>
    <w:rsid w:val="00BC29FE"/>
    <w:rsid w:val="00BC2C11"/>
    <w:rsid w:val="00BC2E41"/>
    <w:rsid w:val="00BC5470"/>
    <w:rsid w:val="00BC5543"/>
    <w:rsid w:val="00BC7B3B"/>
    <w:rsid w:val="00BD0AB0"/>
    <w:rsid w:val="00BD1C9C"/>
    <w:rsid w:val="00BD25EC"/>
    <w:rsid w:val="00BD2DA0"/>
    <w:rsid w:val="00BD6181"/>
    <w:rsid w:val="00BD6F31"/>
    <w:rsid w:val="00BD7647"/>
    <w:rsid w:val="00BD76BD"/>
    <w:rsid w:val="00BD7CD8"/>
    <w:rsid w:val="00BE0D2D"/>
    <w:rsid w:val="00BE0E33"/>
    <w:rsid w:val="00BE421E"/>
    <w:rsid w:val="00BE4408"/>
    <w:rsid w:val="00BE482A"/>
    <w:rsid w:val="00BE4967"/>
    <w:rsid w:val="00BE6B25"/>
    <w:rsid w:val="00BE6D33"/>
    <w:rsid w:val="00BF2945"/>
    <w:rsid w:val="00BF3C39"/>
    <w:rsid w:val="00BF44B7"/>
    <w:rsid w:val="00BF626D"/>
    <w:rsid w:val="00BF7002"/>
    <w:rsid w:val="00C004E3"/>
    <w:rsid w:val="00C006E2"/>
    <w:rsid w:val="00C01293"/>
    <w:rsid w:val="00C01B62"/>
    <w:rsid w:val="00C01DC9"/>
    <w:rsid w:val="00C01FF7"/>
    <w:rsid w:val="00C05ED1"/>
    <w:rsid w:val="00C0612E"/>
    <w:rsid w:val="00C06262"/>
    <w:rsid w:val="00C0795A"/>
    <w:rsid w:val="00C10916"/>
    <w:rsid w:val="00C12750"/>
    <w:rsid w:val="00C12A18"/>
    <w:rsid w:val="00C12AE8"/>
    <w:rsid w:val="00C12E77"/>
    <w:rsid w:val="00C12EA6"/>
    <w:rsid w:val="00C13219"/>
    <w:rsid w:val="00C13586"/>
    <w:rsid w:val="00C13B56"/>
    <w:rsid w:val="00C140B5"/>
    <w:rsid w:val="00C146A4"/>
    <w:rsid w:val="00C15024"/>
    <w:rsid w:val="00C172D9"/>
    <w:rsid w:val="00C1793E"/>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95"/>
    <w:rsid w:val="00C463BD"/>
    <w:rsid w:val="00C46987"/>
    <w:rsid w:val="00C47425"/>
    <w:rsid w:val="00C47500"/>
    <w:rsid w:val="00C47ECF"/>
    <w:rsid w:val="00C50D0F"/>
    <w:rsid w:val="00C5439C"/>
    <w:rsid w:val="00C558AA"/>
    <w:rsid w:val="00C56FE5"/>
    <w:rsid w:val="00C57657"/>
    <w:rsid w:val="00C57B2B"/>
    <w:rsid w:val="00C64113"/>
    <w:rsid w:val="00C65806"/>
    <w:rsid w:val="00C67138"/>
    <w:rsid w:val="00C67A3F"/>
    <w:rsid w:val="00C71241"/>
    <w:rsid w:val="00C73B7F"/>
    <w:rsid w:val="00C74F82"/>
    <w:rsid w:val="00C750F7"/>
    <w:rsid w:val="00C76088"/>
    <w:rsid w:val="00C80180"/>
    <w:rsid w:val="00C818BF"/>
    <w:rsid w:val="00C8212B"/>
    <w:rsid w:val="00C82150"/>
    <w:rsid w:val="00C84853"/>
    <w:rsid w:val="00C84FB6"/>
    <w:rsid w:val="00C86980"/>
    <w:rsid w:val="00C86A0C"/>
    <w:rsid w:val="00C86AC5"/>
    <w:rsid w:val="00C86EE1"/>
    <w:rsid w:val="00C923E6"/>
    <w:rsid w:val="00C92F45"/>
    <w:rsid w:val="00C931A6"/>
    <w:rsid w:val="00C93532"/>
    <w:rsid w:val="00C93DBA"/>
    <w:rsid w:val="00C9695C"/>
    <w:rsid w:val="00CA228F"/>
    <w:rsid w:val="00CA327D"/>
    <w:rsid w:val="00CA4E8E"/>
    <w:rsid w:val="00CA4FA7"/>
    <w:rsid w:val="00CA5808"/>
    <w:rsid w:val="00CA5E1A"/>
    <w:rsid w:val="00CA6523"/>
    <w:rsid w:val="00CA678C"/>
    <w:rsid w:val="00CA7A90"/>
    <w:rsid w:val="00CB0242"/>
    <w:rsid w:val="00CB0D7B"/>
    <w:rsid w:val="00CB2BBD"/>
    <w:rsid w:val="00CB2D30"/>
    <w:rsid w:val="00CB387B"/>
    <w:rsid w:val="00CB431F"/>
    <w:rsid w:val="00CB5564"/>
    <w:rsid w:val="00CB611C"/>
    <w:rsid w:val="00CC041D"/>
    <w:rsid w:val="00CC175E"/>
    <w:rsid w:val="00CC26CB"/>
    <w:rsid w:val="00CC2FD7"/>
    <w:rsid w:val="00CC3BAD"/>
    <w:rsid w:val="00CC79B8"/>
    <w:rsid w:val="00CD0748"/>
    <w:rsid w:val="00CD106C"/>
    <w:rsid w:val="00CD1187"/>
    <w:rsid w:val="00CD1C8A"/>
    <w:rsid w:val="00CD4321"/>
    <w:rsid w:val="00CD4527"/>
    <w:rsid w:val="00CD4A01"/>
    <w:rsid w:val="00CD4B7A"/>
    <w:rsid w:val="00CD61AF"/>
    <w:rsid w:val="00CD6854"/>
    <w:rsid w:val="00CE014C"/>
    <w:rsid w:val="00CE2167"/>
    <w:rsid w:val="00CE337F"/>
    <w:rsid w:val="00CE3D4D"/>
    <w:rsid w:val="00CE5DB3"/>
    <w:rsid w:val="00CE6557"/>
    <w:rsid w:val="00CE6A2B"/>
    <w:rsid w:val="00CE6C53"/>
    <w:rsid w:val="00CE6EF6"/>
    <w:rsid w:val="00CE7003"/>
    <w:rsid w:val="00CE78F1"/>
    <w:rsid w:val="00CF0195"/>
    <w:rsid w:val="00CF29F0"/>
    <w:rsid w:val="00CF6EA8"/>
    <w:rsid w:val="00CF7DF7"/>
    <w:rsid w:val="00D00214"/>
    <w:rsid w:val="00D0213E"/>
    <w:rsid w:val="00D0343A"/>
    <w:rsid w:val="00D04C9F"/>
    <w:rsid w:val="00D06056"/>
    <w:rsid w:val="00D06138"/>
    <w:rsid w:val="00D078B7"/>
    <w:rsid w:val="00D1055C"/>
    <w:rsid w:val="00D10C74"/>
    <w:rsid w:val="00D119DE"/>
    <w:rsid w:val="00D11EA2"/>
    <w:rsid w:val="00D1240E"/>
    <w:rsid w:val="00D129FE"/>
    <w:rsid w:val="00D15007"/>
    <w:rsid w:val="00D158A6"/>
    <w:rsid w:val="00D16DD0"/>
    <w:rsid w:val="00D17295"/>
    <w:rsid w:val="00D22A72"/>
    <w:rsid w:val="00D23F39"/>
    <w:rsid w:val="00D24F57"/>
    <w:rsid w:val="00D27671"/>
    <w:rsid w:val="00D33434"/>
    <w:rsid w:val="00D335BE"/>
    <w:rsid w:val="00D35C43"/>
    <w:rsid w:val="00D378B3"/>
    <w:rsid w:val="00D37DCD"/>
    <w:rsid w:val="00D37EFA"/>
    <w:rsid w:val="00D40C5A"/>
    <w:rsid w:val="00D43A6E"/>
    <w:rsid w:val="00D446B8"/>
    <w:rsid w:val="00D4501A"/>
    <w:rsid w:val="00D4774A"/>
    <w:rsid w:val="00D47B78"/>
    <w:rsid w:val="00D47C54"/>
    <w:rsid w:val="00D51C65"/>
    <w:rsid w:val="00D56612"/>
    <w:rsid w:val="00D6057A"/>
    <w:rsid w:val="00D6206D"/>
    <w:rsid w:val="00D6252E"/>
    <w:rsid w:val="00D62B62"/>
    <w:rsid w:val="00D62B7F"/>
    <w:rsid w:val="00D6391D"/>
    <w:rsid w:val="00D63F89"/>
    <w:rsid w:val="00D641E8"/>
    <w:rsid w:val="00D6499C"/>
    <w:rsid w:val="00D64E9B"/>
    <w:rsid w:val="00D66924"/>
    <w:rsid w:val="00D677ED"/>
    <w:rsid w:val="00D71C03"/>
    <w:rsid w:val="00D7301F"/>
    <w:rsid w:val="00D73D88"/>
    <w:rsid w:val="00D7476F"/>
    <w:rsid w:val="00D75638"/>
    <w:rsid w:val="00D757F8"/>
    <w:rsid w:val="00D75809"/>
    <w:rsid w:val="00D7589F"/>
    <w:rsid w:val="00D764AE"/>
    <w:rsid w:val="00D7731A"/>
    <w:rsid w:val="00D815B0"/>
    <w:rsid w:val="00D82556"/>
    <w:rsid w:val="00D84B0C"/>
    <w:rsid w:val="00D8552A"/>
    <w:rsid w:val="00D8584A"/>
    <w:rsid w:val="00D860FF"/>
    <w:rsid w:val="00D8613D"/>
    <w:rsid w:val="00D86763"/>
    <w:rsid w:val="00D90FCF"/>
    <w:rsid w:val="00D93A49"/>
    <w:rsid w:val="00D97825"/>
    <w:rsid w:val="00D97B8D"/>
    <w:rsid w:val="00D97FCE"/>
    <w:rsid w:val="00DA010C"/>
    <w:rsid w:val="00DA10E8"/>
    <w:rsid w:val="00DA27A7"/>
    <w:rsid w:val="00DA2C62"/>
    <w:rsid w:val="00DA35E6"/>
    <w:rsid w:val="00DA4B2F"/>
    <w:rsid w:val="00DA581E"/>
    <w:rsid w:val="00DA5B84"/>
    <w:rsid w:val="00DA6790"/>
    <w:rsid w:val="00DA67EE"/>
    <w:rsid w:val="00DA6F04"/>
    <w:rsid w:val="00DA715C"/>
    <w:rsid w:val="00DB0260"/>
    <w:rsid w:val="00DB02F8"/>
    <w:rsid w:val="00DB2689"/>
    <w:rsid w:val="00DB31EF"/>
    <w:rsid w:val="00DB3ACE"/>
    <w:rsid w:val="00DB4A5F"/>
    <w:rsid w:val="00DB4BA7"/>
    <w:rsid w:val="00DB4E0B"/>
    <w:rsid w:val="00DB4F56"/>
    <w:rsid w:val="00DB5147"/>
    <w:rsid w:val="00DB69A2"/>
    <w:rsid w:val="00DC1DC7"/>
    <w:rsid w:val="00DC30EC"/>
    <w:rsid w:val="00DC3E1C"/>
    <w:rsid w:val="00DC4F27"/>
    <w:rsid w:val="00DC665D"/>
    <w:rsid w:val="00DC6C7A"/>
    <w:rsid w:val="00DC7072"/>
    <w:rsid w:val="00DC71BA"/>
    <w:rsid w:val="00DC7928"/>
    <w:rsid w:val="00DC7E38"/>
    <w:rsid w:val="00DD08E3"/>
    <w:rsid w:val="00DD1855"/>
    <w:rsid w:val="00DD1C8F"/>
    <w:rsid w:val="00DD4151"/>
    <w:rsid w:val="00DD5535"/>
    <w:rsid w:val="00DD5EF9"/>
    <w:rsid w:val="00DD785F"/>
    <w:rsid w:val="00DD7DAF"/>
    <w:rsid w:val="00DE07CB"/>
    <w:rsid w:val="00DE0832"/>
    <w:rsid w:val="00DE5A52"/>
    <w:rsid w:val="00DE7599"/>
    <w:rsid w:val="00DF12A0"/>
    <w:rsid w:val="00DF2E3B"/>
    <w:rsid w:val="00DF2F0A"/>
    <w:rsid w:val="00DF50B6"/>
    <w:rsid w:val="00DF6CC2"/>
    <w:rsid w:val="00DF7E5B"/>
    <w:rsid w:val="00DF7EFD"/>
    <w:rsid w:val="00E00C85"/>
    <w:rsid w:val="00E00F99"/>
    <w:rsid w:val="00E01EBD"/>
    <w:rsid w:val="00E02889"/>
    <w:rsid w:val="00E03C0B"/>
    <w:rsid w:val="00E04D37"/>
    <w:rsid w:val="00E04E44"/>
    <w:rsid w:val="00E05E83"/>
    <w:rsid w:val="00E06D88"/>
    <w:rsid w:val="00E129C3"/>
    <w:rsid w:val="00E12BF5"/>
    <w:rsid w:val="00E14403"/>
    <w:rsid w:val="00E15C3C"/>
    <w:rsid w:val="00E20270"/>
    <w:rsid w:val="00E20ED2"/>
    <w:rsid w:val="00E21E84"/>
    <w:rsid w:val="00E226EA"/>
    <w:rsid w:val="00E2274B"/>
    <w:rsid w:val="00E23F73"/>
    <w:rsid w:val="00E24631"/>
    <w:rsid w:val="00E24A0F"/>
    <w:rsid w:val="00E25DA6"/>
    <w:rsid w:val="00E25E59"/>
    <w:rsid w:val="00E271CF"/>
    <w:rsid w:val="00E27B1B"/>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4E40"/>
    <w:rsid w:val="00E54E52"/>
    <w:rsid w:val="00E55631"/>
    <w:rsid w:val="00E5624C"/>
    <w:rsid w:val="00E568E2"/>
    <w:rsid w:val="00E578AE"/>
    <w:rsid w:val="00E602AB"/>
    <w:rsid w:val="00E61C7F"/>
    <w:rsid w:val="00E61F12"/>
    <w:rsid w:val="00E620AF"/>
    <w:rsid w:val="00E6510A"/>
    <w:rsid w:val="00E66452"/>
    <w:rsid w:val="00E67026"/>
    <w:rsid w:val="00E671CD"/>
    <w:rsid w:val="00E67508"/>
    <w:rsid w:val="00E71903"/>
    <w:rsid w:val="00E72B2E"/>
    <w:rsid w:val="00E736E2"/>
    <w:rsid w:val="00E7467D"/>
    <w:rsid w:val="00E828CF"/>
    <w:rsid w:val="00E83981"/>
    <w:rsid w:val="00E839A5"/>
    <w:rsid w:val="00E84419"/>
    <w:rsid w:val="00E84874"/>
    <w:rsid w:val="00E84BD0"/>
    <w:rsid w:val="00E86C1D"/>
    <w:rsid w:val="00E873E4"/>
    <w:rsid w:val="00E87458"/>
    <w:rsid w:val="00E911FE"/>
    <w:rsid w:val="00E91566"/>
    <w:rsid w:val="00E918EB"/>
    <w:rsid w:val="00E92230"/>
    <w:rsid w:val="00E923D9"/>
    <w:rsid w:val="00E95142"/>
    <w:rsid w:val="00E95C27"/>
    <w:rsid w:val="00E97451"/>
    <w:rsid w:val="00E97505"/>
    <w:rsid w:val="00EA13FE"/>
    <w:rsid w:val="00EA195B"/>
    <w:rsid w:val="00EA1CE4"/>
    <w:rsid w:val="00EA3B28"/>
    <w:rsid w:val="00EA3C6D"/>
    <w:rsid w:val="00EA4287"/>
    <w:rsid w:val="00EA55E3"/>
    <w:rsid w:val="00EA569F"/>
    <w:rsid w:val="00EA640F"/>
    <w:rsid w:val="00EA64DF"/>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D0334"/>
    <w:rsid w:val="00ED25B0"/>
    <w:rsid w:val="00ED7661"/>
    <w:rsid w:val="00EE0724"/>
    <w:rsid w:val="00EE2458"/>
    <w:rsid w:val="00EE2578"/>
    <w:rsid w:val="00EE29BB"/>
    <w:rsid w:val="00EE3618"/>
    <w:rsid w:val="00EE3757"/>
    <w:rsid w:val="00EE436F"/>
    <w:rsid w:val="00EE4EF7"/>
    <w:rsid w:val="00EE56A0"/>
    <w:rsid w:val="00EE6C6A"/>
    <w:rsid w:val="00EE7937"/>
    <w:rsid w:val="00EE79F5"/>
    <w:rsid w:val="00EE7AED"/>
    <w:rsid w:val="00EF08E3"/>
    <w:rsid w:val="00EF1061"/>
    <w:rsid w:val="00EF1F1D"/>
    <w:rsid w:val="00EF2E00"/>
    <w:rsid w:val="00EF44B0"/>
    <w:rsid w:val="00EF4B69"/>
    <w:rsid w:val="00EF53E8"/>
    <w:rsid w:val="00EF6E08"/>
    <w:rsid w:val="00EF7124"/>
    <w:rsid w:val="00EF7A71"/>
    <w:rsid w:val="00F004DB"/>
    <w:rsid w:val="00F008C2"/>
    <w:rsid w:val="00F05753"/>
    <w:rsid w:val="00F057BF"/>
    <w:rsid w:val="00F07A18"/>
    <w:rsid w:val="00F102F2"/>
    <w:rsid w:val="00F11107"/>
    <w:rsid w:val="00F111AD"/>
    <w:rsid w:val="00F114D5"/>
    <w:rsid w:val="00F15873"/>
    <w:rsid w:val="00F15D81"/>
    <w:rsid w:val="00F16501"/>
    <w:rsid w:val="00F16C40"/>
    <w:rsid w:val="00F21D52"/>
    <w:rsid w:val="00F254AB"/>
    <w:rsid w:val="00F27D24"/>
    <w:rsid w:val="00F30FB3"/>
    <w:rsid w:val="00F31B0C"/>
    <w:rsid w:val="00F32394"/>
    <w:rsid w:val="00F32AAD"/>
    <w:rsid w:val="00F3365C"/>
    <w:rsid w:val="00F337BF"/>
    <w:rsid w:val="00F33A5F"/>
    <w:rsid w:val="00F33A6D"/>
    <w:rsid w:val="00F3473E"/>
    <w:rsid w:val="00F35C90"/>
    <w:rsid w:val="00F35CFA"/>
    <w:rsid w:val="00F3663D"/>
    <w:rsid w:val="00F37F9C"/>
    <w:rsid w:val="00F41C54"/>
    <w:rsid w:val="00F41F0D"/>
    <w:rsid w:val="00F42F66"/>
    <w:rsid w:val="00F45291"/>
    <w:rsid w:val="00F4536C"/>
    <w:rsid w:val="00F4542F"/>
    <w:rsid w:val="00F46B73"/>
    <w:rsid w:val="00F50817"/>
    <w:rsid w:val="00F54A7D"/>
    <w:rsid w:val="00F555A6"/>
    <w:rsid w:val="00F55ADF"/>
    <w:rsid w:val="00F56DF1"/>
    <w:rsid w:val="00F61124"/>
    <w:rsid w:val="00F62905"/>
    <w:rsid w:val="00F66522"/>
    <w:rsid w:val="00F7010E"/>
    <w:rsid w:val="00F7042D"/>
    <w:rsid w:val="00F7121C"/>
    <w:rsid w:val="00F72AC6"/>
    <w:rsid w:val="00F768B8"/>
    <w:rsid w:val="00F814C5"/>
    <w:rsid w:val="00F820AD"/>
    <w:rsid w:val="00F82368"/>
    <w:rsid w:val="00F82CDB"/>
    <w:rsid w:val="00F83C2B"/>
    <w:rsid w:val="00F84434"/>
    <w:rsid w:val="00F84D60"/>
    <w:rsid w:val="00F86FE7"/>
    <w:rsid w:val="00F90281"/>
    <w:rsid w:val="00F91122"/>
    <w:rsid w:val="00F924A7"/>
    <w:rsid w:val="00F93495"/>
    <w:rsid w:val="00F95DC0"/>
    <w:rsid w:val="00F95F1B"/>
    <w:rsid w:val="00F96894"/>
    <w:rsid w:val="00F97C49"/>
    <w:rsid w:val="00F97C91"/>
    <w:rsid w:val="00FA0320"/>
    <w:rsid w:val="00FA3306"/>
    <w:rsid w:val="00FA3C12"/>
    <w:rsid w:val="00FA4118"/>
    <w:rsid w:val="00FA4817"/>
    <w:rsid w:val="00FA7900"/>
    <w:rsid w:val="00FB078A"/>
    <w:rsid w:val="00FB1A24"/>
    <w:rsid w:val="00FB21BA"/>
    <w:rsid w:val="00FB2E69"/>
    <w:rsid w:val="00FB3372"/>
    <w:rsid w:val="00FB43CB"/>
    <w:rsid w:val="00FB4A39"/>
    <w:rsid w:val="00FB5225"/>
    <w:rsid w:val="00FB73AB"/>
    <w:rsid w:val="00FC0B7C"/>
    <w:rsid w:val="00FC3372"/>
    <w:rsid w:val="00FC5772"/>
    <w:rsid w:val="00FC57AA"/>
    <w:rsid w:val="00FC5996"/>
    <w:rsid w:val="00FC664F"/>
    <w:rsid w:val="00FC7512"/>
    <w:rsid w:val="00FD02FE"/>
    <w:rsid w:val="00FD0CB4"/>
    <w:rsid w:val="00FD0CDB"/>
    <w:rsid w:val="00FD1020"/>
    <w:rsid w:val="00FD183C"/>
    <w:rsid w:val="00FD3C09"/>
    <w:rsid w:val="00FD3F87"/>
    <w:rsid w:val="00FD6EBF"/>
    <w:rsid w:val="00FE1C08"/>
    <w:rsid w:val="00FE2A02"/>
    <w:rsid w:val="00FE345B"/>
    <w:rsid w:val="00FE3C50"/>
    <w:rsid w:val="00FE6117"/>
    <w:rsid w:val="00FE641E"/>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61</TotalTime>
  <Pages>9</Pages>
  <Words>2240</Words>
  <Characters>1277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98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637</cp:revision>
  <dcterms:created xsi:type="dcterms:W3CDTF">2017-11-06T10:21:00Z</dcterms:created>
  <dcterms:modified xsi:type="dcterms:W3CDTF">2019-02-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OMS3Kk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